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837BD73" w14:textId="77777777" w:rsidR="00667E63" w:rsidRPr="00F810C7" w:rsidRDefault="00667E63" w:rsidP="00667E63">
      <w:pPr>
        <w:pStyle w:val="NoSpacing"/>
        <w:rPr>
          <w:b/>
          <w:color w:val="FFFFFF" w:themeColor="background1"/>
          <w:u w:val="single"/>
        </w:rPr>
      </w:pPr>
      <w:r w:rsidRPr="00F810C7">
        <w:rPr>
          <w:b/>
          <w:u w:val="single"/>
        </w:rPr>
        <w:t>Lorien L. Reynolds______________________________________________</w:t>
      </w:r>
      <w:r>
        <w:rPr>
          <w:b/>
          <w:u w:val="single"/>
        </w:rPr>
        <w:t>________________________</w:t>
      </w:r>
    </w:p>
    <w:p w14:paraId="5D6B9BD9" w14:textId="273B2D55" w:rsidR="00667E63" w:rsidRDefault="001A0A21" w:rsidP="00667E63">
      <w:pPr>
        <w:pStyle w:val="NoSpacing"/>
        <w:ind w:left="1440"/>
      </w:pPr>
      <w:r>
        <w:t>Department of Crop and Soil Sciences</w:t>
      </w:r>
    </w:p>
    <w:p w14:paraId="2446E65B" w14:textId="2349996B" w:rsidR="001A0A21" w:rsidRDefault="001A0A21" w:rsidP="00667E63">
      <w:pPr>
        <w:pStyle w:val="NoSpacing"/>
        <w:ind w:left="1440"/>
      </w:pPr>
      <w:r>
        <w:t>Oregon State University</w:t>
      </w:r>
    </w:p>
    <w:p w14:paraId="598F69EC" w14:textId="5922824A" w:rsidR="001A0A21" w:rsidRPr="00F810C7" w:rsidRDefault="001A0A21" w:rsidP="00667E63">
      <w:pPr>
        <w:pStyle w:val="NoSpacing"/>
        <w:ind w:left="1440"/>
      </w:pPr>
      <w:r>
        <w:t>Corvallis, Oregon 97331</w:t>
      </w:r>
    </w:p>
    <w:p w14:paraId="0446C115" w14:textId="77777777" w:rsidR="00667E63" w:rsidRPr="00F810C7" w:rsidRDefault="00667E63" w:rsidP="00667E63">
      <w:pPr>
        <w:pStyle w:val="NoSpacing"/>
        <w:ind w:left="1440"/>
      </w:pPr>
      <w:r w:rsidRPr="00F810C7">
        <w:t xml:space="preserve">Email: </w:t>
      </w:r>
      <w:r>
        <w:t>lorien.reynolds@oregonstate.edu</w:t>
      </w:r>
    </w:p>
    <w:p w14:paraId="2969EFAA" w14:textId="0139EEB1" w:rsidR="00667E63" w:rsidRPr="00F810C7" w:rsidRDefault="00667E63" w:rsidP="00667E63">
      <w:pPr>
        <w:pStyle w:val="NoSpacing"/>
        <w:ind w:left="1440"/>
      </w:pPr>
      <w:r w:rsidRPr="00F810C7">
        <w:t xml:space="preserve">Phone: </w:t>
      </w:r>
      <w:r w:rsidR="001A0A21">
        <w:t>(541) 737-4100</w:t>
      </w:r>
    </w:p>
    <w:p w14:paraId="601C069A" w14:textId="77777777" w:rsidR="00667E63" w:rsidRPr="00F810C7" w:rsidRDefault="00667E63" w:rsidP="00667E63">
      <w:pPr>
        <w:pStyle w:val="NoSpacing"/>
      </w:pPr>
    </w:p>
    <w:p w14:paraId="2E36247A" w14:textId="77777777" w:rsidR="00667E63" w:rsidRPr="00F810C7" w:rsidRDefault="00667E63" w:rsidP="00667E63">
      <w:pPr>
        <w:pStyle w:val="NoSpacing"/>
        <w:rPr>
          <w:b/>
          <w:u w:val="single"/>
        </w:rPr>
      </w:pPr>
      <w:r w:rsidRPr="00F810C7">
        <w:rPr>
          <w:b/>
          <w:u w:val="single"/>
        </w:rPr>
        <w:t>Education__________________________________________________________</w:t>
      </w:r>
      <w:r>
        <w:rPr>
          <w:b/>
          <w:u w:val="single"/>
        </w:rPr>
        <w:t>___________________</w:t>
      </w:r>
    </w:p>
    <w:p w14:paraId="6E2230B0" w14:textId="77777777" w:rsidR="00667E63" w:rsidRPr="00F810C7" w:rsidRDefault="00667E63" w:rsidP="00667E63">
      <w:pPr>
        <w:pStyle w:val="NoSpacing"/>
        <w:ind w:left="1440" w:hanging="1440"/>
      </w:pPr>
      <w:r w:rsidRPr="00F810C7">
        <w:t>2005</w:t>
      </w:r>
      <w:r w:rsidRPr="00F810C7">
        <w:tab/>
        <w:t>B.S.,</w:t>
      </w:r>
      <w:r>
        <w:t xml:space="preserve"> Environmental Biology,</w:t>
      </w:r>
      <w:r w:rsidRPr="00F810C7">
        <w:t xml:space="preserve"> Humboldt State University, Arcata, CA 95521</w:t>
      </w:r>
    </w:p>
    <w:p w14:paraId="30B2BE02" w14:textId="77777777" w:rsidR="00667E63" w:rsidRPr="00F810C7" w:rsidRDefault="00667E63" w:rsidP="00667E63">
      <w:pPr>
        <w:pStyle w:val="NoSpacing"/>
        <w:ind w:left="1440" w:hanging="1440"/>
      </w:pPr>
    </w:p>
    <w:p w14:paraId="5430261F" w14:textId="77777777" w:rsidR="00667E63" w:rsidRDefault="00667E63" w:rsidP="00667E63">
      <w:pPr>
        <w:pStyle w:val="NoSpacing"/>
        <w:ind w:left="1440" w:hanging="1440"/>
      </w:pPr>
      <w:r>
        <w:t>2016</w:t>
      </w:r>
      <w:r w:rsidRPr="00F810C7">
        <w:tab/>
      </w:r>
      <w:r>
        <w:t>Ph.D., Biology</w:t>
      </w:r>
      <w:r w:rsidRPr="00F810C7">
        <w:t>, Institute for Ecology and Evolution, University of Oregon, Eugene, OR 97403</w:t>
      </w:r>
    </w:p>
    <w:p w14:paraId="56335378" w14:textId="77777777" w:rsidR="00667E63" w:rsidRPr="00F810C7" w:rsidRDefault="00667E63" w:rsidP="00667E63">
      <w:pPr>
        <w:pStyle w:val="NoSpacing"/>
      </w:pPr>
    </w:p>
    <w:p w14:paraId="0A160521" w14:textId="77777777" w:rsidR="00667E63" w:rsidRPr="00F810C7" w:rsidRDefault="00667E63" w:rsidP="00667E63">
      <w:pPr>
        <w:pStyle w:val="NoSpacing"/>
        <w:rPr>
          <w:b/>
          <w:u w:val="single"/>
        </w:rPr>
      </w:pPr>
    </w:p>
    <w:p w14:paraId="09CF70FF" w14:textId="77777777" w:rsidR="00667E63" w:rsidRPr="00B217A3" w:rsidRDefault="00667E63" w:rsidP="00667E63">
      <w:pPr>
        <w:pStyle w:val="NoSpacing"/>
        <w:rPr>
          <w:b/>
          <w:u w:val="single"/>
        </w:rPr>
      </w:pPr>
      <w:r w:rsidRPr="00F810C7">
        <w:rPr>
          <w:b/>
          <w:u w:val="single"/>
        </w:rPr>
        <w:t>Teaching experience</w:t>
      </w:r>
      <w:r>
        <w:rPr>
          <w:b/>
          <w:u w:val="single"/>
        </w:rPr>
        <w:t>_________________________________________</w:t>
      </w:r>
      <w:r w:rsidRPr="00F810C7">
        <w:rPr>
          <w:b/>
          <w:u w:val="single"/>
        </w:rPr>
        <w:t>________________</w:t>
      </w:r>
      <w:r>
        <w:rPr>
          <w:b/>
          <w:u w:val="single"/>
        </w:rPr>
        <w:t>___________</w:t>
      </w:r>
    </w:p>
    <w:p w14:paraId="762EAE57" w14:textId="77777777" w:rsidR="00667E63" w:rsidRPr="00D01240" w:rsidRDefault="00667E63" w:rsidP="00667E63">
      <w:pPr>
        <w:pStyle w:val="NoSpacing"/>
        <w:rPr>
          <w:b/>
        </w:rPr>
      </w:pPr>
      <w:r>
        <w:rPr>
          <w:b/>
        </w:rPr>
        <w:t>Instructional Summary</w:t>
      </w:r>
    </w:p>
    <w:p w14:paraId="77E33949" w14:textId="77777777" w:rsidR="00667E63" w:rsidRPr="00F810C7" w:rsidRDefault="00667E63" w:rsidP="00667E63">
      <w:pPr>
        <w:pStyle w:val="NoSpacing"/>
        <w:ind w:left="1530" w:hanging="1530"/>
      </w:pPr>
      <w:r>
        <w:t xml:space="preserve">2009-2016 </w:t>
      </w:r>
      <w:r>
        <w:tab/>
        <w:t>Graduate Teaching Fellow. University of Oregon Institute of Ecology and Evolutionary Biology. 12 terms. Enrolled: 25-50.</w:t>
      </w:r>
    </w:p>
    <w:p w14:paraId="6319A51F" w14:textId="77777777" w:rsidR="00667E63" w:rsidRDefault="00667E63" w:rsidP="00667E63">
      <w:pPr>
        <w:pStyle w:val="NoSpacing"/>
      </w:pPr>
    </w:p>
    <w:p w14:paraId="69E07CFC" w14:textId="77777777" w:rsidR="00667E63" w:rsidRDefault="00667E63" w:rsidP="00667E63">
      <w:pPr>
        <w:pStyle w:val="NoSpacing"/>
        <w:ind w:left="1530" w:hanging="1530"/>
      </w:pPr>
      <w:r>
        <w:t>Summer 2016</w:t>
      </w:r>
      <w:r>
        <w:tab/>
        <w:t xml:space="preserve">Bi 211 </w:t>
      </w:r>
      <w:r w:rsidRPr="00F810C7">
        <w:t>General Biology I: C</w:t>
      </w:r>
      <w:r>
        <w:t>ells.  University of Oregon.  Enrolled: 50.</w:t>
      </w:r>
    </w:p>
    <w:p w14:paraId="6427D0DF" w14:textId="77777777" w:rsidR="00667E63" w:rsidRDefault="00667E63" w:rsidP="00667E63">
      <w:pPr>
        <w:pStyle w:val="NoSpacing"/>
        <w:ind w:left="1530" w:hanging="1530"/>
      </w:pPr>
    </w:p>
    <w:p w14:paraId="6684E87B" w14:textId="77777777" w:rsidR="00667E63" w:rsidRDefault="00667E63" w:rsidP="00667E63">
      <w:pPr>
        <w:pStyle w:val="NoSpacing"/>
        <w:ind w:left="1530" w:hanging="1530"/>
      </w:pPr>
      <w:r>
        <w:t>Fall 2016</w:t>
      </w:r>
      <w:r>
        <w:tab/>
        <w:t xml:space="preserve">Teaching Assistant. </w:t>
      </w:r>
      <w:proofErr w:type="spellStart"/>
      <w:r>
        <w:t>Ecampus</w:t>
      </w:r>
      <w:proofErr w:type="spellEnd"/>
      <w:r>
        <w:t>. SUS 102 Introduction to Environmental Science and Sustainability.  Oregon State University.  Responsible for enrolled: 50.</w:t>
      </w:r>
    </w:p>
    <w:p w14:paraId="13D79EFD" w14:textId="77777777" w:rsidR="00667E63" w:rsidRDefault="00667E63" w:rsidP="00667E63">
      <w:pPr>
        <w:pStyle w:val="NoSpacing"/>
        <w:ind w:left="1530" w:hanging="1530"/>
      </w:pPr>
    </w:p>
    <w:p w14:paraId="51FAFD64" w14:textId="4900808E" w:rsidR="00667E63" w:rsidRDefault="00667E63" w:rsidP="00667E63">
      <w:pPr>
        <w:pStyle w:val="NoSpacing"/>
        <w:ind w:left="1530" w:hanging="1530"/>
      </w:pPr>
      <w:r>
        <w:t>Winter 2017</w:t>
      </w:r>
      <w:r>
        <w:tab/>
        <w:t>SUS 102 Introduction to Environmental Science and Sustainability.  Oregon State University. Enrolled: 101.</w:t>
      </w:r>
    </w:p>
    <w:p w14:paraId="07F49464" w14:textId="77777777" w:rsidR="008F4F4B" w:rsidRDefault="008F4F4B" w:rsidP="00667E63">
      <w:pPr>
        <w:pStyle w:val="NoSpacing"/>
        <w:ind w:left="1530" w:hanging="1530"/>
      </w:pPr>
      <w:r>
        <w:tab/>
      </w:r>
    </w:p>
    <w:p w14:paraId="335091D7" w14:textId="5FF908C5" w:rsidR="008F4F4B" w:rsidRDefault="008F4F4B" w:rsidP="008F4F4B">
      <w:pPr>
        <w:pStyle w:val="NoSpacing"/>
        <w:ind w:left="1530" w:hanging="90"/>
      </w:pPr>
      <w:r>
        <w:t xml:space="preserve"> </w:t>
      </w:r>
      <w:r>
        <w:tab/>
        <w:t xml:space="preserve">Co-instructor. </w:t>
      </w:r>
      <w:proofErr w:type="spellStart"/>
      <w:r>
        <w:t>Ecampus</w:t>
      </w:r>
      <w:proofErr w:type="spellEnd"/>
      <w:r>
        <w:t>. SUS 102 Introduction to Environmental Science and Sustainability.  Oregon State University.  Responsible for enrolled: 50.</w:t>
      </w:r>
    </w:p>
    <w:p w14:paraId="6802AF94" w14:textId="4791C3C3" w:rsidR="008F4F4B" w:rsidRDefault="008F4F4B" w:rsidP="00016355">
      <w:pPr>
        <w:pStyle w:val="NoSpacing"/>
        <w:ind w:left="1530" w:hanging="1530"/>
      </w:pPr>
      <w:r>
        <w:tab/>
      </w:r>
    </w:p>
    <w:p w14:paraId="006CFBA9" w14:textId="04E237BA" w:rsidR="00BD45D8" w:rsidRPr="00016355" w:rsidRDefault="008F4F4B" w:rsidP="00BD45D8">
      <w:pPr>
        <w:pStyle w:val="NoSpacing"/>
        <w:ind w:left="1440" w:hanging="1440"/>
      </w:pPr>
      <w:r>
        <w:t>Spring</w:t>
      </w:r>
      <w:r w:rsidR="00BD45D8">
        <w:t xml:space="preserve"> 2017</w:t>
      </w:r>
      <w:r w:rsidR="00BD45D8">
        <w:tab/>
        <w:t xml:space="preserve">SUS 102 </w:t>
      </w:r>
      <w:r w:rsidR="00BD45D8" w:rsidRPr="00016355">
        <w:t xml:space="preserve">Introduction to Environmental Science and Sustainability. </w:t>
      </w:r>
      <w:proofErr w:type="spellStart"/>
      <w:r w:rsidR="00BD45D8" w:rsidRPr="00016355">
        <w:t>Ecampus</w:t>
      </w:r>
      <w:proofErr w:type="spellEnd"/>
      <w:r w:rsidR="00BD45D8" w:rsidRPr="00016355">
        <w:t xml:space="preserve">. Oregon State University. Enrolled: </w:t>
      </w:r>
      <w:r w:rsidR="00016355" w:rsidRPr="00016355">
        <w:t>77.</w:t>
      </w:r>
    </w:p>
    <w:p w14:paraId="681A8EEA" w14:textId="5DE98EC8" w:rsidR="00BD45D8" w:rsidRPr="00016355" w:rsidRDefault="00BD45D8" w:rsidP="00BD45D8">
      <w:pPr>
        <w:pStyle w:val="NoSpacing"/>
        <w:ind w:left="1440" w:hanging="1440"/>
      </w:pPr>
    </w:p>
    <w:p w14:paraId="64177E73" w14:textId="37A2C566" w:rsidR="00BD45D8" w:rsidRPr="00016355" w:rsidRDefault="00BD45D8" w:rsidP="00BD45D8">
      <w:pPr>
        <w:pStyle w:val="NoSpacing"/>
        <w:ind w:left="1440" w:hanging="1440"/>
      </w:pPr>
      <w:r w:rsidRPr="00016355">
        <w:tab/>
        <w:t xml:space="preserve">SUS 102 Introduction to Environmental Science and Sustainability. Oregon State University. Enrolled: </w:t>
      </w:r>
      <w:r w:rsidR="00016355" w:rsidRPr="00016355">
        <w:t>178.</w:t>
      </w:r>
    </w:p>
    <w:p w14:paraId="2548F908" w14:textId="7B867262" w:rsidR="00BD45D8" w:rsidRPr="00016355" w:rsidRDefault="00BD45D8" w:rsidP="00BD45D8">
      <w:pPr>
        <w:pStyle w:val="NoSpacing"/>
        <w:ind w:left="1440" w:hanging="1440"/>
      </w:pPr>
    </w:p>
    <w:p w14:paraId="6FDF0891" w14:textId="31DC7BCC" w:rsidR="00BD45D8" w:rsidRPr="00016355" w:rsidRDefault="00BD45D8" w:rsidP="00BD45D8">
      <w:pPr>
        <w:pStyle w:val="NoSpacing"/>
        <w:ind w:left="1440" w:hanging="1440"/>
      </w:pPr>
      <w:r w:rsidRPr="00016355">
        <w:t>Summer 2017</w:t>
      </w:r>
      <w:r w:rsidRPr="00016355">
        <w:tab/>
        <w:t xml:space="preserve">SUS 102 Introduction to Environmental Science and Sustainability. </w:t>
      </w:r>
      <w:proofErr w:type="spellStart"/>
      <w:r w:rsidRPr="00016355">
        <w:t>Ecampus</w:t>
      </w:r>
      <w:proofErr w:type="spellEnd"/>
      <w:r w:rsidRPr="00016355">
        <w:t>. Oregon State University. Enrolled: 1</w:t>
      </w:r>
      <w:r w:rsidR="00016355" w:rsidRPr="00016355">
        <w:t>07.</w:t>
      </w:r>
    </w:p>
    <w:p w14:paraId="075B77DF" w14:textId="5B126014" w:rsidR="00BD45D8" w:rsidRPr="00016355" w:rsidRDefault="00BD45D8" w:rsidP="00BD45D8">
      <w:pPr>
        <w:pStyle w:val="NoSpacing"/>
        <w:ind w:left="1440" w:hanging="1440"/>
      </w:pPr>
    </w:p>
    <w:p w14:paraId="6AFCD6B3" w14:textId="0D173806" w:rsidR="00BD45D8" w:rsidRPr="00016355" w:rsidRDefault="00BD45D8" w:rsidP="00BD45D8">
      <w:pPr>
        <w:pStyle w:val="NoSpacing"/>
        <w:ind w:left="1440" w:hanging="1440"/>
      </w:pPr>
      <w:r w:rsidRPr="00016355">
        <w:t>Fall 2017</w:t>
      </w:r>
      <w:r w:rsidRPr="00016355">
        <w:tab/>
        <w:t xml:space="preserve">SUS 102 Introduction to Environmental Science and Sustainability. </w:t>
      </w:r>
      <w:proofErr w:type="spellStart"/>
      <w:r w:rsidRPr="00016355">
        <w:t>Ecampus</w:t>
      </w:r>
      <w:proofErr w:type="spellEnd"/>
      <w:r w:rsidRPr="00016355">
        <w:t xml:space="preserve">. Oregon State University. Enrolled: </w:t>
      </w:r>
      <w:r w:rsidR="00016355" w:rsidRPr="00016355">
        <w:t>55</w:t>
      </w:r>
      <w:r w:rsidRPr="00016355">
        <w:t>.</w:t>
      </w:r>
    </w:p>
    <w:p w14:paraId="2779AABD" w14:textId="0197E836" w:rsidR="00BD45D8" w:rsidRPr="00016355" w:rsidRDefault="00BD45D8" w:rsidP="00BD45D8">
      <w:pPr>
        <w:pStyle w:val="NoSpacing"/>
        <w:ind w:left="1440" w:hanging="1440"/>
      </w:pPr>
    </w:p>
    <w:p w14:paraId="72CAE40A" w14:textId="47E724D8" w:rsidR="00BD45D8" w:rsidRPr="00016355" w:rsidRDefault="00BD45D8" w:rsidP="00BD45D8">
      <w:pPr>
        <w:pStyle w:val="NoSpacing"/>
        <w:ind w:left="1440" w:hanging="1440"/>
      </w:pPr>
      <w:r w:rsidRPr="00016355">
        <w:t>Winter 2018</w:t>
      </w:r>
      <w:r w:rsidRPr="00016355">
        <w:tab/>
        <w:t xml:space="preserve">SUS 102 Introduction to Environmental Science and Sustainability. </w:t>
      </w:r>
      <w:proofErr w:type="spellStart"/>
      <w:r w:rsidRPr="00016355">
        <w:t>Ecampus</w:t>
      </w:r>
      <w:proofErr w:type="spellEnd"/>
      <w:r w:rsidRPr="00016355">
        <w:t xml:space="preserve">. Oregon State University. Enrolled: </w:t>
      </w:r>
      <w:r w:rsidR="00016355" w:rsidRPr="00016355">
        <w:t>73.</w:t>
      </w:r>
    </w:p>
    <w:p w14:paraId="6C9B4EAA" w14:textId="77777777" w:rsidR="00BD45D8" w:rsidRPr="00016355" w:rsidRDefault="00BD45D8" w:rsidP="00BD45D8">
      <w:pPr>
        <w:pStyle w:val="NoSpacing"/>
        <w:ind w:left="1440" w:hanging="1440"/>
      </w:pPr>
    </w:p>
    <w:p w14:paraId="3BB40109" w14:textId="3F5EEBB4" w:rsidR="00BD45D8" w:rsidRDefault="00BD45D8" w:rsidP="00BD45D8">
      <w:pPr>
        <w:pStyle w:val="NoSpacing"/>
        <w:ind w:left="1440" w:hanging="1440"/>
      </w:pPr>
      <w:r w:rsidRPr="00016355">
        <w:tab/>
        <w:t>SUS 102 Introduction to Environmental Science and Sustainability. Oregon State University. Enrolled: 209.</w:t>
      </w:r>
    </w:p>
    <w:p w14:paraId="37851FB9" w14:textId="091EDE84" w:rsidR="00E17F37" w:rsidRDefault="00E17F37" w:rsidP="00BD45D8">
      <w:pPr>
        <w:pStyle w:val="NoSpacing"/>
        <w:ind w:left="1440" w:hanging="1440"/>
      </w:pPr>
    </w:p>
    <w:p w14:paraId="00D3FFB3" w14:textId="68DDC635" w:rsidR="00E17F37" w:rsidRDefault="00E17F37" w:rsidP="00E17F37">
      <w:pPr>
        <w:pStyle w:val="NoSpacing"/>
        <w:ind w:left="1440" w:hanging="1440"/>
      </w:pPr>
      <w:r>
        <w:lastRenderedPageBreak/>
        <w:t xml:space="preserve">Spring 2018 </w:t>
      </w:r>
      <w:r>
        <w:tab/>
      </w:r>
      <w:r w:rsidRPr="00016355">
        <w:t>SUS 102 Introduction to Environmental Science and Sustainability. Oregon</w:t>
      </w:r>
      <w:r>
        <w:t xml:space="preserve"> State University. Enrolled: 208</w:t>
      </w:r>
      <w:r w:rsidRPr="00016355">
        <w:t>.</w:t>
      </w:r>
    </w:p>
    <w:p w14:paraId="004B2D6C" w14:textId="0E2D7451" w:rsidR="00E17F37" w:rsidRDefault="00E17F37" w:rsidP="00BD45D8">
      <w:pPr>
        <w:pStyle w:val="NoSpacing"/>
        <w:ind w:left="1440" w:hanging="1440"/>
      </w:pPr>
    </w:p>
    <w:p w14:paraId="7179944F" w14:textId="363381E2" w:rsidR="00667E63" w:rsidRDefault="00E17F37" w:rsidP="00E17F37">
      <w:pPr>
        <w:pStyle w:val="NoSpacing"/>
        <w:ind w:left="1440" w:hanging="1440"/>
      </w:pPr>
      <w:r>
        <w:t xml:space="preserve">Summer 2018 </w:t>
      </w:r>
      <w:r>
        <w:tab/>
      </w:r>
      <w:r w:rsidRPr="00016355">
        <w:t xml:space="preserve">SUS 102 Introduction to Environmental Science and Sustainability. </w:t>
      </w:r>
      <w:proofErr w:type="spellStart"/>
      <w:r w:rsidRPr="00016355">
        <w:t>Ecampus</w:t>
      </w:r>
      <w:proofErr w:type="spellEnd"/>
      <w:r w:rsidRPr="00016355">
        <w:t>. Oregon State University. Enrolled:</w:t>
      </w:r>
      <w:r>
        <w:t xml:space="preserve"> 110.</w:t>
      </w:r>
    </w:p>
    <w:p w14:paraId="710A8EF2" w14:textId="3D1ABD92" w:rsidR="00E17F37" w:rsidRDefault="00E17F37" w:rsidP="00E17F37">
      <w:pPr>
        <w:pStyle w:val="NoSpacing"/>
        <w:ind w:left="1440" w:hanging="1440"/>
      </w:pPr>
    </w:p>
    <w:p w14:paraId="25E1A4B4" w14:textId="77777777" w:rsidR="00E17F37" w:rsidRDefault="00E17F37" w:rsidP="00E17F37">
      <w:pPr>
        <w:pStyle w:val="NoSpacing"/>
        <w:ind w:left="1440" w:hanging="1440"/>
      </w:pPr>
      <w:r>
        <w:t>Fall 2018</w:t>
      </w:r>
      <w:r>
        <w:tab/>
      </w:r>
      <w:r w:rsidRPr="00016355">
        <w:t xml:space="preserve">SUS 102 Introduction to Environmental Science and Sustainability. </w:t>
      </w:r>
      <w:proofErr w:type="spellStart"/>
      <w:r w:rsidRPr="00016355">
        <w:t>Ecampus</w:t>
      </w:r>
      <w:proofErr w:type="spellEnd"/>
      <w:r w:rsidRPr="00016355">
        <w:t>. Oregon State University. Enrolled:</w:t>
      </w:r>
      <w:r>
        <w:t xml:space="preserve"> 110.</w:t>
      </w:r>
    </w:p>
    <w:p w14:paraId="45E753FE" w14:textId="5C7865CE" w:rsidR="00E17F37" w:rsidRDefault="00E17F37" w:rsidP="00E17F37">
      <w:pPr>
        <w:pStyle w:val="NoSpacing"/>
        <w:ind w:left="1440" w:hanging="1440"/>
      </w:pPr>
    </w:p>
    <w:p w14:paraId="3B11BF74" w14:textId="7F0D369D" w:rsidR="00E17F37" w:rsidRPr="00016355" w:rsidRDefault="00E17F37" w:rsidP="00E17F37">
      <w:pPr>
        <w:pStyle w:val="NoSpacing"/>
        <w:ind w:left="1440" w:hanging="1440"/>
      </w:pPr>
      <w:r>
        <w:t>Winter 2019</w:t>
      </w:r>
      <w:r>
        <w:tab/>
      </w:r>
      <w:r w:rsidRPr="00016355">
        <w:t xml:space="preserve">SUS 102 Introduction to Environmental Science and Sustainability. </w:t>
      </w:r>
      <w:proofErr w:type="spellStart"/>
      <w:r w:rsidRPr="00016355">
        <w:t>Ecampus</w:t>
      </w:r>
      <w:proofErr w:type="spellEnd"/>
      <w:r w:rsidRPr="00016355">
        <w:t xml:space="preserve">. Oregon State University. Enrolled: </w:t>
      </w:r>
      <w:r>
        <w:t>110</w:t>
      </w:r>
      <w:r w:rsidRPr="00016355">
        <w:t>.</w:t>
      </w:r>
    </w:p>
    <w:p w14:paraId="32EA92FE" w14:textId="77777777" w:rsidR="00E17F37" w:rsidRPr="00016355" w:rsidRDefault="00E17F37" w:rsidP="00E17F37">
      <w:pPr>
        <w:pStyle w:val="NoSpacing"/>
        <w:ind w:left="1440" w:hanging="1440"/>
      </w:pPr>
    </w:p>
    <w:p w14:paraId="6C15E98C" w14:textId="58335B72" w:rsidR="00E17F37" w:rsidRDefault="00E17F37" w:rsidP="00E17F37">
      <w:pPr>
        <w:pStyle w:val="NoSpacing"/>
        <w:ind w:left="1440" w:hanging="1440"/>
      </w:pPr>
      <w:r w:rsidRPr="00016355">
        <w:tab/>
        <w:t>SUS 102 Introduction to Environmental Science and Sustainability. Oregon</w:t>
      </w:r>
      <w:r>
        <w:t xml:space="preserve"> State University. Enrolled: 208</w:t>
      </w:r>
      <w:r w:rsidRPr="00016355">
        <w:t>.</w:t>
      </w:r>
    </w:p>
    <w:p w14:paraId="11E67691" w14:textId="38F521DE" w:rsidR="00E17F37" w:rsidRDefault="00E17F37" w:rsidP="00E17F37">
      <w:pPr>
        <w:pStyle w:val="NoSpacing"/>
        <w:ind w:left="1440" w:hanging="1440"/>
      </w:pPr>
    </w:p>
    <w:p w14:paraId="37513943" w14:textId="470A913A" w:rsidR="00E17F37" w:rsidRPr="00016355" w:rsidRDefault="00E17F37" w:rsidP="00E17F37">
      <w:pPr>
        <w:pStyle w:val="NoSpacing"/>
        <w:ind w:left="1440" w:hanging="1440"/>
      </w:pPr>
      <w:r>
        <w:t>Spring 2019</w:t>
      </w:r>
      <w:r>
        <w:tab/>
      </w:r>
      <w:r w:rsidRPr="00016355">
        <w:t xml:space="preserve">SUS 102 Introduction to Environmental Science and Sustainability. </w:t>
      </w:r>
      <w:proofErr w:type="spellStart"/>
      <w:r w:rsidRPr="00016355">
        <w:t>Ecampus</w:t>
      </w:r>
      <w:proofErr w:type="spellEnd"/>
      <w:r w:rsidRPr="00016355">
        <w:t xml:space="preserve">. Oregon State University. Enrolled: </w:t>
      </w:r>
      <w:r>
        <w:t>125</w:t>
      </w:r>
      <w:r w:rsidRPr="00016355">
        <w:t>.</w:t>
      </w:r>
    </w:p>
    <w:p w14:paraId="420E931C" w14:textId="77777777" w:rsidR="00E17F37" w:rsidRPr="00016355" w:rsidRDefault="00E17F37" w:rsidP="00E17F37">
      <w:pPr>
        <w:pStyle w:val="NoSpacing"/>
        <w:ind w:left="1440" w:hanging="1440"/>
      </w:pPr>
    </w:p>
    <w:p w14:paraId="6DAD6C0F" w14:textId="7720BDC6" w:rsidR="00165465" w:rsidRDefault="00E17F37" w:rsidP="00E17F37">
      <w:pPr>
        <w:pStyle w:val="NoSpacing"/>
        <w:ind w:left="1440" w:hanging="1440"/>
      </w:pPr>
      <w:r w:rsidRPr="00016355">
        <w:tab/>
        <w:t>SUS 102 Introduction to Environmental Science and Sustainability. Oregon</w:t>
      </w:r>
      <w:r>
        <w:t xml:space="preserve"> State University. Enrolled: 208</w:t>
      </w:r>
      <w:r w:rsidRPr="00016355">
        <w:t>.</w:t>
      </w:r>
    </w:p>
    <w:p w14:paraId="603B9A00" w14:textId="77777777" w:rsidR="00667E63" w:rsidRDefault="00667E63" w:rsidP="00667E63">
      <w:pPr>
        <w:pStyle w:val="NoSpacing"/>
      </w:pPr>
    </w:p>
    <w:p w14:paraId="698FE337" w14:textId="77777777" w:rsidR="00667E63" w:rsidRDefault="00667E63" w:rsidP="00667E63">
      <w:pPr>
        <w:pStyle w:val="NoSpacing"/>
        <w:rPr>
          <w:b/>
        </w:rPr>
      </w:pPr>
      <w:r>
        <w:rPr>
          <w:b/>
        </w:rPr>
        <w:t>Peer Teaching Evaluations</w:t>
      </w:r>
    </w:p>
    <w:p w14:paraId="500CA06D" w14:textId="2F9D215B" w:rsidR="00667E63" w:rsidRDefault="00E30BEE" w:rsidP="00C626E4">
      <w:pPr>
        <w:pStyle w:val="NoSpacing"/>
        <w:ind w:left="720"/>
      </w:pPr>
      <w:r>
        <w:t xml:space="preserve">Winter 2017 </w:t>
      </w:r>
      <w:r w:rsidR="00A909E2">
        <w:t xml:space="preserve">-- </w:t>
      </w:r>
      <w:r>
        <w:t>SUS 102 Introduction to Environmental Science and Sustainability.  Evaluator: Kate Lajtha. Date: January 31</w:t>
      </w:r>
      <w:r w:rsidRPr="00E30BEE">
        <w:rPr>
          <w:vertAlign w:val="superscript"/>
        </w:rPr>
        <w:t>st</w:t>
      </w:r>
      <w:r>
        <w:t>, 2017.</w:t>
      </w:r>
    </w:p>
    <w:p w14:paraId="0F736193" w14:textId="77777777" w:rsidR="00667E63" w:rsidRPr="00D01240" w:rsidRDefault="00667E63" w:rsidP="00667E63">
      <w:pPr>
        <w:pStyle w:val="NoSpacing"/>
      </w:pPr>
    </w:p>
    <w:p w14:paraId="5872EE10" w14:textId="77777777" w:rsidR="00667E63" w:rsidRPr="00B217A3" w:rsidRDefault="00667E63" w:rsidP="00667E63">
      <w:pPr>
        <w:pStyle w:val="NoSpacing"/>
        <w:rPr>
          <w:b/>
          <w:u w:val="single"/>
        </w:rPr>
      </w:pPr>
      <w:r>
        <w:rPr>
          <w:b/>
          <w:u w:val="single"/>
        </w:rPr>
        <w:t>Scholarship and Creative Activity</w:t>
      </w:r>
      <w:r w:rsidRPr="00F810C7">
        <w:rPr>
          <w:b/>
          <w:u w:val="single"/>
        </w:rPr>
        <w:t>________________________</w:t>
      </w:r>
      <w:r>
        <w:rPr>
          <w:b/>
          <w:u w:val="single"/>
        </w:rPr>
        <w:t>__________________________________</w:t>
      </w:r>
    </w:p>
    <w:p w14:paraId="4FFBF7BF" w14:textId="77777777" w:rsidR="00E30BEE" w:rsidRDefault="00E30BEE" w:rsidP="00667E63">
      <w:pPr>
        <w:pStyle w:val="NoSpacing"/>
        <w:rPr>
          <w:b/>
        </w:rPr>
      </w:pPr>
    </w:p>
    <w:p w14:paraId="2BF171B9" w14:textId="7A0A69A9" w:rsidR="00E30BEE" w:rsidRDefault="00E30BEE" w:rsidP="00667E63">
      <w:pPr>
        <w:pStyle w:val="NoSpacing"/>
        <w:rPr>
          <w:b/>
        </w:rPr>
      </w:pPr>
      <w:r>
        <w:rPr>
          <w:b/>
        </w:rPr>
        <w:t>Educational Scholarship Publication</w:t>
      </w:r>
    </w:p>
    <w:p w14:paraId="67BDF20A" w14:textId="77777777" w:rsidR="00E30BEE" w:rsidRDefault="00E30BEE" w:rsidP="00E30BEE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Calibri" w:hAnsi="Calibri" w:cs="Calibri"/>
          <w:b/>
          <w:noProof/>
          <w:szCs w:val="24"/>
        </w:rPr>
      </w:pPr>
    </w:p>
    <w:p w14:paraId="7E575E79" w14:textId="78D03CEB" w:rsidR="00E30BEE" w:rsidRPr="000067C8" w:rsidRDefault="00E30BEE" w:rsidP="00E30BEE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Calibri" w:hAnsi="Calibri" w:cs="Calibri"/>
          <w:noProof/>
        </w:rPr>
      </w:pPr>
      <w:r w:rsidRPr="00E30BEE">
        <w:rPr>
          <w:rFonts w:ascii="Calibri" w:hAnsi="Calibri" w:cs="Calibri"/>
          <w:noProof/>
          <w:szCs w:val="24"/>
        </w:rPr>
        <w:t>Reynolds, L.</w:t>
      </w:r>
      <w:r>
        <w:rPr>
          <w:rFonts w:ascii="Calibri" w:hAnsi="Calibri" w:cs="Calibri"/>
          <w:noProof/>
          <w:szCs w:val="24"/>
        </w:rPr>
        <w:t xml:space="preserve"> (2017).</w:t>
      </w:r>
      <w:r w:rsidRPr="000067C8">
        <w:rPr>
          <w:rFonts w:ascii="Calibri" w:hAnsi="Calibri" w:cs="Calibri"/>
          <w:noProof/>
          <w:szCs w:val="24"/>
        </w:rPr>
        <w:t xml:space="preserve"> Planetary Boundaries, in Reference Module in Earth Systems and Environmental Sciences, Elsevier.</w:t>
      </w:r>
    </w:p>
    <w:p w14:paraId="255D10B9" w14:textId="77777777" w:rsidR="00E30BEE" w:rsidRDefault="00E30BEE" w:rsidP="00667E63">
      <w:pPr>
        <w:pStyle w:val="NoSpacing"/>
        <w:rPr>
          <w:b/>
        </w:rPr>
      </w:pPr>
    </w:p>
    <w:p w14:paraId="4C23B55A" w14:textId="1D06E0F9" w:rsidR="00667E63" w:rsidRPr="00400D91" w:rsidRDefault="00667E63" w:rsidP="00667E63">
      <w:pPr>
        <w:pStyle w:val="NoSpacing"/>
        <w:rPr>
          <w:b/>
        </w:rPr>
      </w:pPr>
      <w:r w:rsidRPr="00400D91">
        <w:rPr>
          <w:b/>
        </w:rPr>
        <w:t>Peer-Reviewed Publications</w:t>
      </w:r>
    </w:p>
    <w:p w14:paraId="10F119DC" w14:textId="77777777" w:rsidR="00667E63" w:rsidRPr="00F810C7" w:rsidRDefault="00667E63" w:rsidP="00667E63">
      <w:pPr>
        <w:pStyle w:val="NoSpacing"/>
        <w:ind w:left="720"/>
      </w:pPr>
      <w:r w:rsidRPr="00D01240">
        <w:rPr>
          <w:bCs/>
        </w:rPr>
        <w:t>Pfeifer-Meister, L.,</w:t>
      </w:r>
      <w:r w:rsidRPr="00D01240">
        <w:t xml:space="preserve"> S.D. </w:t>
      </w:r>
      <w:proofErr w:type="spellStart"/>
      <w:r w:rsidRPr="00D01240">
        <w:t>Bridgham</w:t>
      </w:r>
      <w:proofErr w:type="spellEnd"/>
      <w:r w:rsidRPr="00D01240">
        <w:t xml:space="preserve">, C.J. Little, </w:t>
      </w:r>
      <w:r w:rsidRPr="00D01240">
        <w:rPr>
          <w:b/>
        </w:rPr>
        <w:t>L.L. Reynolds</w:t>
      </w:r>
      <w:r w:rsidRPr="00D01240">
        <w:t xml:space="preserve">, M.E. </w:t>
      </w:r>
      <w:proofErr w:type="spellStart"/>
      <w:r w:rsidRPr="00D01240">
        <w:t>Goklany</w:t>
      </w:r>
      <w:proofErr w:type="spellEnd"/>
      <w:r w:rsidRPr="00D01240">
        <w:t xml:space="preserve">, and B.R. Johnson. 2013. </w:t>
      </w:r>
      <w:r w:rsidRPr="00F810C7">
        <w:t>Pushing the limit: experimental evidence of climate effects on plant range distributions. Ecology 94(10):2131-2137.</w:t>
      </w:r>
      <w:r>
        <w:t xml:space="preserve">  Role: I collected data and commented on the manuscript.</w:t>
      </w:r>
    </w:p>
    <w:p w14:paraId="0C79D070" w14:textId="77777777" w:rsidR="00667E63" w:rsidRPr="00F810C7" w:rsidRDefault="00667E63" w:rsidP="00667E63">
      <w:pPr>
        <w:pStyle w:val="NoSpacing"/>
        <w:ind w:left="720"/>
        <w:rPr>
          <w:rFonts w:cs="Arial"/>
          <w:b/>
          <w:color w:val="222222"/>
          <w:shd w:val="clear" w:color="auto" w:fill="FFFFFF"/>
        </w:rPr>
      </w:pPr>
    </w:p>
    <w:p w14:paraId="383DFF0D" w14:textId="77777777" w:rsidR="00667E63" w:rsidRPr="00F810C7" w:rsidRDefault="00667E63" w:rsidP="00667E63">
      <w:pPr>
        <w:pStyle w:val="NoSpacing"/>
        <w:ind w:left="720"/>
        <w:rPr>
          <w:rFonts w:cs="Arial"/>
          <w:color w:val="222222"/>
          <w:shd w:val="clear" w:color="auto" w:fill="FFFFFF"/>
        </w:rPr>
      </w:pPr>
      <w:r w:rsidRPr="00F810C7">
        <w:rPr>
          <w:rFonts w:cs="Arial"/>
          <w:b/>
          <w:color w:val="222222"/>
          <w:shd w:val="clear" w:color="auto" w:fill="FFFFFF"/>
        </w:rPr>
        <w:t>Reynolds, L.L.</w:t>
      </w:r>
      <w:r w:rsidRPr="00F810C7">
        <w:rPr>
          <w:rFonts w:cs="Arial"/>
          <w:color w:val="222222"/>
          <w:shd w:val="clear" w:color="auto" w:fill="FFFFFF"/>
        </w:rPr>
        <w:t>, Johnson, B.R., Pfeifer</w:t>
      </w:r>
      <w:r w:rsidRPr="00F810C7">
        <w:rPr>
          <w:rFonts w:cs="Cambria Math"/>
          <w:color w:val="222222"/>
          <w:shd w:val="clear" w:color="auto" w:fill="FFFFFF"/>
        </w:rPr>
        <w:t>‐</w:t>
      </w:r>
      <w:r w:rsidRPr="00F810C7">
        <w:rPr>
          <w:rFonts w:cs="Arial"/>
          <w:color w:val="222222"/>
          <w:shd w:val="clear" w:color="auto" w:fill="FFFFFF"/>
        </w:rPr>
        <w:t xml:space="preserve">Meister, L., and </w:t>
      </w:r>
      <w:proofErr w:type="spellStart"/>
      <w:r w:rsidRPr="00F810C7">
        <w:rPr>
          <w:rFonts w:cs="Arial"/>
          <w:color w:val="222222"/>
          <w:shd w:val="clear" w:color="auto" w:fill="FFFFFF"/>
        </w:rPr>
        <w:t>Bridgham</w:t>
      </w:r>
      <w:proofErr w:type="spellEnd"/>
      <w:r w:rsidRPr="00F810C7">
        <w:rPr>
          <w:rFonts w:cs="Arial"/>
          <w:color w:val="222222"/>
          <w:shd w:val="clear" w:color="auto" w:fill="FFFFFF"/>
        </w:rPr>
        <w:t>, S.D. 2015. Soil respiration response to climate change in Pacific Northwest prairies is mediated by a regional Mediterranean climate gradient.</w:t>
      </w:r>
      <w:r w:rsidRPr="00F810C7">
        <w:rPr>
          <w:rStyle w:val="apple-converted-space"/>
          <w:rFonts w:cs="Arial"/>
          <w:color w:val="222222"/>
          <w:shd w:val="clear" w:color="auto" w:fill="FFFFFF"/>
        </w:rPr>
        <w:t> </w:t>
      </w:r>
      <w:r w:rsidRPr="00F810C7">
        <w:rPr>
          <w:rFonts w:cs="Arial"/>
          <w:iCs/>
          <w:color w:val="222222"/>
          <w:shd w:val="clear" w:color="auto" w:fill="FFFFFF"/>
        </w:rPr>
        <w:t>Global change biology</w:t>
      </w:r>
      <w:r w:rsidRPr="00F810C7">
        <w:rPr>
          <w:rFonts w:cs="Arial"/>
          <w:color w:val="222222"/>
          <w:shd w:val="clear" w:color="auto" w:fill="FFFFFF"/>
        </w:rPr>
        <w:t xml:space="preserve"> 21: 487-500.</w:t>
      </w:r>
      <w:r>
        <w:rPr>
          <w:rFonts w:cs="Arial"/>
          <w:color w:val="222222"/>
          <w:shd w:val="clear" w:color="auto" w:fill="FFFFFF"/>
        </w:rPr>
        <w:t xml:space="preserve">  Role: I collected the data and wrote the manuscript.</w:t>
      </w:r>
    </w:p>
    <w:p w14:paraId="3D6E6F90" w14:textId="77777777" w:rsidR="00667E63" w:rsidRPr="00F810C7" w:rsidRDefault="00667E63" w:rsidP="00667E63">
      <w:pPr>
        <w:pStyle w:val="NoSpacing"/>
        <w:ind w:left="720"/>
      </w:pPr>
    </w:p>
    <w:p w14:paraId="50BAB8FC" w14:textId="77777777" w:rsidR="00667E63" w:rsidRDefault="00667E63" w:rsidP="00667E63">
      <w:pPr>
        <w:pStyle w:val="NoSpacing"/>
        <w:ind w:left="720"/>
      </w:pPr>
      <w:r w:rsidRPr="00F810C7">
        <w:t xml:space="preserve">Pfeifer‐Meister, L., S. D. </w:t>
      </w:r>
      <w:proofErr w:type="spellStart"/>
      <w:r w:rsidRPr="00F810C7">
        <w:t>Bridgham</w:t>
      </w:r>
      <w:proofErr w:type="spellEnd"/>
      <w:r w:rsidRPr="00F810C7">
        <w:t xml:space="preserve">, </w:t>
      </w:r>
      <w:r w:rsidRPr="00F810C7">
        <w:rPr>
          <w:b/>
        </w:rPr>
        <w:t>L. L. Reynolds</w:t>
      </w:r>
      <w:r w:rsidRPr="00F810C7">
        <w:t xml:space="preserve">, M. E. </w:t>
      </w:r>
      <w:proofErr w:type="spellStart"/>
      <w:r w:rsidRPr="00F810C7">
        <w:t>Goklany</w:t>
      </w:r>
      <w:proofErr w:type="spellEnd"/>
      <w:r w:rsidRPr="00F810C7">
        <w:t>, H. E. Wilson, C. J. Little, A. Ferguson, and B. R. Johnson. 2015. Climate change alters plant biogeography in Mediterranean prairies along the West Coast, USA. </w:t>
      </w:r>
      <w:r w:rsidRPr="00F810C7">
        <w:rPr>
          <w:i/>
          <w:iCs/>
        </w:rPr>
        <w:t>Global change biology</w:t>
      </w:r>
      <w:r w:rsidRPr="00F810C7">
        <w:t xml:space="preserve">, </w:t>
      </w:r>
      <w:proofErr w:type="spellStart"/>
      <w:r w:rsidRPr="00F810C7">
        <w:t>doi</w:t>
      </w:r>
      <w:proofErr w:type="spellEnd"/>
      <w:r w:rsidRPr="00F810C7">
        <w:t>: 10.1111/gcb.13052.</w:t>
      </w:r>
      <w:r>
        <w:t xml:space="preserve"> Role: I collected data and commented on the manuscript.</w:t>
      </w:r>
    </w:p>
    <w:p w14:paraId="266CC961" w14:textId="77777777" w:rsidR="000067C8" w:rsidRDefault="000067C8" w:rsidP="00667E63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Calibri" w:hAnsi="Calibri" w:cs="Calibri"/>
          <w:noProof/>
          <w:szCs w:val="24"/>
        </w:rPr>
      </w:pPr>
    </w:p>
    <w:p w14:paraId="265774F0" w14:textId="2C572680" w:rsidR="00667E63" w:rsidRPr="008702A9" w:rsidRDefault="00667E63" w:rsidP="00667E63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Calibri" w:hAnsi="Calibri" w:cs="Calibri"/>
          <w:noProof/>
          <w:szCs w:val="24"/>
        </w:rPr>
      </w:pPr>
      <w:r w:rsidRPr="008702A9">
        <w:rPr>
          <w:rFonts w:ascii="Calibri" w:hAnsi="Calibri" w:cs="Calibri"/>
          <w:noProof/>
          <w:szCs w:val="24"/>
        </w:rPr>
        <w:t xml:space="preserve">Carey, J. C., J. Tang, P. H. Templer, K. D. Kroeger, T. W. Crowther, A. J. Burton, J. S. Dukes, B. </w:t>
      </w:r>
      <w:r w:rsidRPr="008702A9">
        <w:rPr>
          <w:rFonts w:ascii="Calibri" w:hAnsi="Calibri" w:cs="Calibri"/>
          <w:noProof/>
          <w:szCs w:val="24"/>
        </w:rPr>
        <w:lastRenderedPageBreak/>
        <w:t xml:space="preserve">Emmett, S. D. Frey, M. A. Heskel, L. Jiang, M. B. Machmuller, J. Mohan, A. M. Panetta, P. B. Reich, S. Reinsch, X. Wang, S. D. Allison, C. Bamminger, S. Bridgham, S. L. Collins, G. de Dato, W. C. Eddy, B. J. Enquist, M. Estiarte, J. Harte, A. Henderson, B. R. Johnson, K. S. Larsen, Y. Luo, S. Marhan, J. M. Melillo, J. Peñuelas, L. Pfeifer-Meister, C. Poll, E. Rastetter, A. B. Reinmann, </w:t>
      </w:r>
      <w:r w:rsidRPr="008702A9">
        <w:rPr>
          <w:rFonts w:ascii="Calibri" w:hAnsi="Calibri" w:cs="Calibri"/>
          <w:b/>
          <w:noProof/>
          <w:szCs w:val="24"/>
        </w:rPr>
        <w:t>L. L. Reynolds</w:t>
      </w:r>
      <w:r w:rsidRPr="008702A9">
        <w:rPr>
          <w:rFonts w:ascii="Calibri" w:hAnsi="Calibri" w:cs="Calibri"/>
          <w:noProof/>
          <w:szCs w:val="24"/>
        </w:rPr>
        <w:t>, I. K. Schmidt, G. R. Shaver, A. L. Strong, V. Suseela, and A. Tietema. 2016. Temperature response of soil respiration largely unaltered with experimental warming. Proceedings of the National Academy of Sciences 113:13797–13802.</w:t>
      </w:r>
      <w:r>
        <w:rPr>
          <w:rFonts w:ascii="Calibri" w:hAnsi="Calibri" w:cs="Calibri"/>
          <w:noProof/>
          <w:szCs w:val="24"/>
        </w:rPr>
        <w:t xml:space="preserve">  Role: Contributed data and commented on manuscript.</w:t>
      </w:r>
    </w:p>
    <w:p w14:paraId="042DE96B" w14:textId="77777777" w:rsidR="00667E63" w:rsidRDefault="00667E63" w:rsidP="00667E63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Calibri" w:hAnsi="Calibri" w:cs="Calibri"/>
          <w:noProof/>
          <w:szCs w:val="24"/>
        </w:rPr>
      </w:pPr>
    </w:p>
    <w:p w14:paraId="1B686F0E" w14:textId="7B5872B0" w:rsidR="000067C8" w:rsidRPr="000067C8" w:rsidRDefault="00667E63" w:rsidP="000067C8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Calibri" w:hAnsi="Calibri" w:cs="Calibri"/>
          <w:noProof/>
          <w:szCs w:val="24"/>
        </w:rPr>
      </w:pPr>
      <w:r w:rsidRPr="008702A9">
        <w:rPr>
          <w:rFonts w:ascii="Calibri" w:hAnsi="Calibri" w:cs="Calibri"/>
          <w:noProof/>
          <w:szCs w:val="24"/>
        </w:rPr>
        <w:t xml:space="preserve">Crowther, T., K. Todd-Brown, C. Rowe, W. Wieder, J. Carey, M. Machmuller, L. Snoek, S. Fang, G. Zhou, S. Allison, J. Blair, S. Bridgham, A. Burton, Y. Carrillo, P. Reich, J. Clark, A. Classen, F. Dijkstra, B. Elberling, B. Emmett, M. Estiarte, S. Frey, J. Guo, J. Harte, L. Jiang, B. Johnson, G. Kröel-Dulay, K. Larsen, H. Laudon, J. Lavallee, Y. Luo, M. Lupascu, L. Ma, S. Marhan, A. Michelsen, J. Mohan, S. Niu, E. Pendall, J. Penuelas, L. Pfeifer-Meister, C. Poll, S. Reinsch, </w:t>
      </w:r>
      <w:r w:rsidRPr="008702A9">
        <w:rPr>
          <w:rFonts w:ascii="Calibri" w:hAnsi="Calibri" w:cs="Calibri"/>
          <w:b/>
          <w:noProof/>
          <w:szCs w:val="24"/>
        </w:rPr>
        <w:t>L. Reynolds</w:t>
      </w:r>
      <w:r w:rsidRPr="008702A9">
        <w:rPr>
          <w:rFonts w:ascii="Calibri" w:hAnsi="Calibri" w:cs="Calibri"/>
          <w:noProof/>
          <w:szCs w:val="24"/>
        </w:rPr>
        <w:t>, I. Schmidth, S. Sistla, N. Sokol, P. Templer, K. Treseder, J. Welker, and M. Bradford. 2016. Quantifying global soil C losses in response to warming. Nature 104:104–108.</w:t>
      </w:r>
      <w:r>
        <w:rPr>
          <w:rFonts w:ascii="Calibri" w:hAnsi="Calibri" w:cs="Calibri"/>
          <w:noProof/>
          <w:szCs w:val="24"/>
        </w:rPr>
        <w:t xml:space="preserve">  Role: Contributed data and commented on manuscript.</w:t>
      </w:r>
      <w:r w:rsidR="000067C8">
        <w:rPr>
          <w:rFonts w:ascii="Calibri" w:hAnsi="Calibri" w:cs="Calibri"/>
          <w:noProof/>
        </w:rPr>
        <w:fldChar w:fldCharType="begin" w:fldLock="1"/>
      </w:r>
      <w:r w:rsidR="000067C8">
        <w:rPr>
          <w:rFonts w:ascii="Calibri" w:hAnsi="Calibri" w:cs="Calibri"/>
          <w:noProof/>
        </w:rPr>
        <w:instrText xml:space="preserve">ADDIN Mendeley Bibliography CSL_BIBLIOGRAPHY </w:instrText>
      </w:r>
      <w:r w:rsidR="000067C8">
        <w:rPr>
          <w:rFonts w:ascii="Calibri" w:hAnsi="Calibri" w:cs="Calibri"/>
          <w:noProof/>
        </w:rPr>
        <w:fldChar w:fldCharType="separate"/>
      </w:r>
    </w:p>
    <w:p w14:paraId="2FDF3AF4" w14:textId="72721119" w:rsidR="000067C8" w:rsidRPr="00E30BEE" w:rsidRDefault="000067C8" w:rsidP="00E30BEE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ascii="Calibri" w:hAnsi="Calibri" w:cs="Calibri"/>
          <w:noProof/>
        </w:rPr>
      </w:pPr>
      <w:r>
        <w:rPr>
          <w:rFonts w:ascii="Calibri" w:hAnsi="Calibri" w:cs="Calibri"/>
          <w:noProof/>
        </w:rPr>
        <w:fldChar w:fldCharType="end"/>
      </w:r>
    </w:p>
    <w:p w14:paraId="46D7BCE6" w14:textId="3E1D5EF3" w:rsidR="00BD45D8" w:rsidRDefault="00BD45D8" w:rsidP="00E30BEE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cstheme="minorHAnsi"/>
          <w:color w:val="222222"/>
          <w:shd w:val="clear" w:color="auto" w:fill="FFFFFF"/>
        </w:rPr>
      </w:pPr>
      <w:r w:rsidRPr="001C21B9">
        <w:rPr>
          <w:rFonts w:cstheme="minorHAnsi"/>
          <w:b/>
          <w:color w:val="222222"/>
          <w:shd w:val="clear" w:color="auto" w:fill="FFFFFF"/>
        </w:rPr>
        <w:t>Reynolds, L. L</w:t>
      </w:r>
      <w:r w:rsidRPr="001C21B9">
        <w:rPr>
          <w:rFonts w:cstheme="minorHAnsi"/>
          <w:color w:val="222222"/>
          <w:shd w:val="clear" w:color="auto" w:fill="FFFFFF"/>
        </w:rPr>
        <w:t xml:space="preserve">., Lajtha, K., Bowden, R. D., Johnson, B. R., &amp; </w:t>
      </w:r>
      <w:proofErr w:type="spellStart"/>
      <w:r w:rsidRPr="001C21B9">
        <w:rPr>
          <w:rFonts w:cstheme="minorHAnsi"/>
          <w:color w:val="222222"/>
          <w:shd w:val="clear" w:color="auto" w:fill="FFFFFF"/>
        </w:rPr>
        <w:t>Bridgham</w:t>
      </w:r>
      <w:proofErr w:type="spellEnd"/>
      <w:r w:rsidRPr="001C21B9">
        <w:rPr>
          <w:rFonts w:cstheme="minorHAnsi"/>
          <w:color w:val="222222"/>
          <w:shd w:val="clear" w:color="auto" w:fill="FFFFFF"/>
        </w:rPr>
        <w:t>, S. D. (2017). The carbon quality-temperature hypothesis does not consistently predict temperature sensitivity of soil organic matter mineralization in soils from two manipulative ecosystem</w:t>
      </w:r>
      <w:r w:rsidR="009E64A4">
        <w:rPr>
          <w:rFonts w:cstheme="minorHAnsi"/>
          <w:color w:val="222222"/>
          <w:shd w:val="clear" w:color="auto" w:fill="FFFFFF"/>
        </w:rPr>
        <w:t xml:space="preserve"> </w:t>
      </w:r>
      <w:r w:rsidRPr="001C21B9">
        <w:rPr>
          <w:rFonts w:cstheme="minorHAnsi"/>
          <w:color w:val="222222"/>
          <w:shd w:val="clear" w:color="auto" w:fill="FFFFFF"/>
        </w:rPr>
        <w:t>experiments. </w:t>
      </w:r>
      <w:r w:rsidRPr="001C21B9">
        <w:rPr>
          <w:rFonts w:cstheme="minorHAnsi"/>
          <w:i/>
          <w:iCs/>
          <w:color w:val="222222"/>
          <w:shd w:val="clear" w:color="auto" w:fill="FFFFFF"/>
        </w:rPr>
        <w:t>Biogeochemistry</w:t>
      </w:r>
      <w:r w:rsidRPr="001C21B9">
        <w:rPr>
          <w:rFonts w:cstheme="minorHAnsi"/>
          <w:color w:val="222222"/>
          <w:shd w:val="clear" w:color="auto" w:fill="FFFFFF"/>
        </w:rPr>
        <w:t>, </w:t>
      </w:r>
      <w:r w:rsidRPr="001C21B9">
        <w:rPr>
          <w:rFonts w:cstheme="minorHAnsi"/>
          <w:i/>
          <w:iCs/>
          <w:color w:val="222222"/>
          <w:shd w:val="clear" w:color="auto" w:fill="FFFFFF"/>
        </w:rPr>
        <w:t>136</w:t>
      </w:r>
      <w:r w:rsidRPr="001C21B9">
        <w:rPr>
          <w:rFonts w:cstheme="minorHAnsi"/>
          <w:color w:val="222222"/>
          <w:shd w:val="clear" w:color="auto" w:fill="FFFFFF"/>
        </w:rPr>
        <w:t>(3), 249-260.</w:t>
      </w:r>
      <w:r w:rsidR="000067C8">
        <w:rPr>
          <w:rFonts w:cstheme="minorHAnsi"/>
          <w:color w:val="222222"/>
          <w:shd w:val="clear" w:color="auto" w:fill="FFFFFF"/>
        </w:rPr>
        <w:t xml:space="preserve"> Role: I researched, analyzed, and wrote the manuscript.</w:t>
      </w:r>
    </w:p>
    <w:p w14:paraId="07D05A3C" w14:textId="5F226DFC" w:rsidR="00E17F37" w:rsidRDefault="00E17F37" w:rsidP="00E30BEE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cstheme="minorHAnsi"/>
          <w:color w:val="222222"/>
          <w:shd w:val="clear" w:color="auto" w:fill="FFFFFF"/>
        </w:rPr>
      </w:pPr>
    </w:p>
    <w:p w14:paraId="46E2539C" w14:textId="03D8A900" w:rsidR="00E17F37" w:rsidRPr="00EF61CE" w:rsidRDefault="00EF61CE" w:rsidP="00E30BEE">
      <w:pPr>
        <w:widowControl w:val="0"/>
        <w:autoSpaceDE w:val="0"/>
        <w:autoSpaceDN w:val="0"/>
        <w:adjustRightInd w:val="0"/>
        <w:spacing w:after="0" w:line="240" w:lineRule="auto"/>
        <w:ind w:left="720"/>
        <w:rPr>
          <w:rFonts w:cstheme="minorHAnsi"/>
          <w:color w:val="222222"/>
          <w:shd w:val="clear" w:color="auto" w:fill="FFFFFF"/>
        </w:rPr>
      </w:pPr>
      <w:r w:rsidRPr="00EF61CE">
        <w:rPr>
          <w:rFonts w:cstheme="minorHAnsi"/>
          <w:b/>
          <w:color w:val="222222"/>
          <w:shd w:val="clear" w:color="auto" w:fill="FFFFFF"/>
        </w:rPr>
        <w:t>Reynolds</w:t>
      </w:r>
      <w:r>
        <w:rPr>
          <w:rFonts w:cstheme="minorHAnsi"/>
          <w:color w:val="222222"/>
          <w:shd w:val="clear" w:color="auto" w:fill="FFFFFF"/>
        </w:rPr>
        <w:t xml:space="preserve">, Lorien L., et al. (2018). </w:t>
      </w:r>
      <w:r w:rsidRPr="00EF61CE">
        <w:rPr>
          <w:rFonts w:cstheme="minorHAnsi"/>
          <w:color w:val="222222"/>
          <w:shd w:val="clear" w:color="auto" w:fill="FFFFFF"/>
        </w:rPr>
        <w:t xml:space="preserve">The Path </w:t>
      </w:r>
      <w:proofErr w:type="gramStart"/>
      <w:r w:rsidRPr="00EF61CE">
        <w:rPr>
          <w:rFonts w:cstheme="minorHAnsi"/>
          <w:color w:val="222222"/>
          <w:shd w:val="clear" w:color="auto" w:fill="FFFFFF"/>
        </w:rPr>
        <w:t>From</w:t>
      </w:r>
      <w:bookmarkStart w:id="0" w:name="_GoBack"/>
      <w:bookmarkEnd w:id="0"/>
      <w:proofErr w:type="gramEnd"/>
      <w:r w:rsidRPr="00EF61CE">
        <w:rPr>
          <w:rFonts w:cstheme="minorHAnsi"/>
          <w:color w:val="222222"/>
          <w:shd w:val="clear" w:color="auto" w:fill="FFFFFF"/>
        </w:rPr>
        <w:t xml:space="preserve"> Litter to Soil: Insights Into Soil C Cycling From Long‐Term Input Manipulation and Hig</w:t>
      </w:r>
      <w:r>
        <w:rPr>
          <w:rFonts w:cstheme="minorHAnsi"/>
          <w:color w:val="222222"/>
          <w:shd w:val="clear" w:color="auto" w:fill="FFFFFF"/>
        </w:rPr>
        <w:t>h‐Resolution Mass Spectrometry.</w:t>
      </w:r>
      <w:r w:rsidRPr="00EF61CE">
        <w:rPr>
          <w:rFonts w:cstheme="minorHAnsi"/>
          <w:color w:val="222222"/>
          <w:shd w:val="clear" w:color="auto" w:fill="FFFFFF"/>
        </w:rPr>
        <w:t> </w:t>
      </w:r>
      <w:r w:rsidRPr="00EF61CE">
        <w:rPr>
          <w:rFonts w:cstheme="minorHAnsi"/>
          <w:i/>
          <w:iCs/>
          <w:color w:val="222222"/>
          <w:shd w:val="clear" w:color="auto" w:fill="FFFFFF"/>
        </w:rPr>
        <w:t xml:space="preserve">Journal of Geophysical Research: </w:t>
      </w:r>
      <w:proofErr w:type="spellStart"/>
      <w:r w:rsidRPr="00EF61CE">
        <w:rPr>
          <w:rFonts w:cstheme="minorHAnsi"/>
          <w:i/>
          <w:iCs/>
          <w:color w:val="222222"/>
          <w:shd w:val="clear" w:color="auto" w:fill="FFFFFF"/>
        </w:rPr>
        <w:t>Biogeosciences</w:t>
      </w:r>
      <w:proofErr w:type="spellEnd"/>
      <w:r>
        <w:rPr>
          <w:rFonts w:cstheme="minorHAnsi"/>
          <w:color w:val="222222"/>
          <w:shd w:val="clear" w:color="auto" w:fill="FFFFFF"/>
        </w:rPr>
        <w:t> 123.5,</w:t>
      </w:r>
      <w:r w:rsidRPr="00EF61CE">
        <w:rPr>
          <w:rFonts w:cstheme="minorHAnsi"/>
          <w:color w:val="222222"/>
          <w:shd w:val="clear" w:color="auto" w:fill="FFFFFF"/>
        </w:rPr>
        <w:t xml:space="preserve"> 1486-1497.</w:t>
      </w:r>
      <w:r>
        <w:rPr>
          <w:rFonts w:cstheme="minorHAnsi"/>
          <w:color w:val="222222"/>
          <w:shd w:val="clear" w:color="auto" w:fill="FFFFFF"/>
        </w:rPr>
        <w:t xml:space="preserve"> Role: I researched, analyzed, and wrote the manuscript.</w:t>
      </w:r>
    </w:p>
    <w:p w14:paraId="3A66FD51" w14:textId="77777777" w:rsidR="00667E63" w:rsidRDefault="00667E63" w:rsidP="00667E63">
      <w:pPr>
        <w:pStyle w:val="NoSpacing"/>
      </w:pPr>
    </w:p>
    <w:p w14:paraId="1C10ED76" w14:textId="77777777" w:rsidR="00667E63" w:rsidRPr="00D01240" w:rsidRDefault="00667E63" w:rsidP="00667E63">
      <w:pPr>
        <w:pStyle w:val="NoSpacing"/>
        <w:rPr>
          <w:b/>
        </w:rPr>
      </w:pPr>
      <w:r>
        <w:rPr>
          <w:b/>
        </w:rPr>
        <w:t>Conference Presentations and Posters</w:t>
      </w:r>
    </w:p>
    <w:p w14:paraId="507283F6" w14:textId="77777777" w:rsidR="00667E63" w:rsidRPr="00F810C7" w:rsidRDefault="00667E63" w:rsidP="00667E63">
      <w:pPr>
        <w:pStyle w:val="NoSpacing"/>
        <w:ind w:left="720"/>
      </w:pPr>
      <w:proofErr w:type="spellStart"/>
      <w:r w:rsidRPr="00F810C7">
        <w:t>Bridgham</w:t>
      </w:r>
      <w:proofErr w:type="spellEnd"/>
      <w:r w:rsidRPr="00F810C7">
        <w:t xml:space="preserve">, S., B. Johnson, T. Tomaszewski, L. Pfeifer-Meister, M. </w:t>
      </w:r>
      <w:proofErr w:type="spellStart"/>
      <w:r w:rsidRPr="00F810C7">
        <w:t>Goklany</w:t>
      </w:r>
      <w:proofErr w:type="spellEnd"/>
      <w:r w:rsidRPr="00F810C7">
        <w:t xml:space="preserve">, </w:t>
      </w:r>
      <w:r w:rsidRPr="00F810C7">
        <w:rPr>
          <w:b/>
        </w:rPr>
        <w:t>L. Reynolds</w:t>
      </w:r>
      <w:r w:rsidRPr="00F810C7">
        <w:t xml:space="preserve">, and H. Wilson. </w:t>
      </w:r>
      <w:r w:rsidRPr="005B1417">
        <w:rPr>
          <w:b/>
        </w:rPr>
        <w:t>Poster:</w:t>
      </w:r>
      <w:r w:rsidRPr="00F810C7">
        <w:t xml:space="preserve"> Temperature and Precipitation Effects on Plant Range Distributions, Community Structure, and Ecosystem Function across a Natural Climate Gradient in Prairie Ecosystems. Invited participant in workshop on How Do We Improve Earth System Models: Integrating Earth System Models, Ecosystem Models, Experiments and Long-Term Data, organized by Integrated Network for Terrestrial Ecosystem Research on Feedbacks to the Atmosphere and Climate (INTERFACE), Captiva Island, Florida. February 28 –March 3, 2011. </w:t>
      </w:r>
    </w:p>
    <w:p w14:paraId="543D41C4" w14:textId="77777777" w:rsidR="00667E63" w:rsidRPr="00F810C7" w:rsidRDefault="00667E63" w:rsidP="00667E63">
      <w:pPr>
        <w:pStyle w:val="NoSpacing"/>
        <w:ind w:left="720"/>
      </w:pPr>
    </w:p>
    <w:p w14:paraId="4D10EE65" w14:textId="77777777" w:rsidR="00667E63" w:rsidRPr="00F810C7" w:rsidRDefault="00667E63" w:rsidP="00667E63">
      <w:pPr>
        <w:pStyle w:val="NoSpacing"/>
        <w:ind w:left="720"/>
      </w:pPr>
      <w:proofErr w:type="spellStart"/>
      <w:r w:rsidRPr="00F810C7">
        <w:t>Bridgham</w:t>
      </w:r>
      <w:proofErr w:type="spellEnd"/>
      <w:r w:rsidRPr="00F810C7">
        <w:t xml:space="preserve"> S., B. Johnson., L. Pfeifer-Meister, T. Tomaszewski, </w:t>
      </w:r>
      <w:r w:rsidRPr="00F810C7">
        <w:rPr>
          <w:b/>
        </w:rPr>
        <w:t>L. Reynolds</w:t>
      </w:r>
      <w:r w:rsidRPr="00F810C7">
        <w:t xml:space="preserve">, and M. </w:t>
      </w:r>
      <w:proofErr w:type="spellStart"/>
      <w:r w:rsidRPr="00F810C7">
        <w:t>Goklany</w:t>
      </w:r>
      <w:proofErr w:type="spellEnd"/>
      <w:r w:rsidRPr="00F810C7">
        <w:t xml:space="preserve">. </w:t>
      </w:r>
      <w:r w:rsidRPr="005B1417">
        <w:rPr>
          <w:b/>
        </w:rPr>
        <w:t>Poster:</w:t>
      </w:r>
      <w:r w:rsidRPr="00F810C7">
        <w:t xml:space="preserve"> How will climate change affect the range distributions of native prairie plants and the viability of restored prairies in the Pacific Northwest? 2</w:t>
      </w:r>
      <w:r w:rsidRPr="00F810C7">
        <w:rPr>
          <w:vertAlign w:val="superscript"/>
        </w:rPr>
        <w:t>nd</w:t>
      </w:r>
      <w:r w:rsidRPr="00F810C7">
        <w:t xml:space="preserve"> Annual Pacific NW Climate Science Conference, University of Washington, Seattle, WA, September 13-14, 2011.</w:t>
      </w:r>
    </w:p>
    <w:p w14:paraId="1D966BA4" w14:textId="77777777" w:rsidR="00667E63" w:rsidRPr="00F810C7" w:rsidRDefault="00667E63" w:rsidP="00667E63">
      <w:pPr>
        <w:pStyle w:val="NoSpacing"/>
        <w:ind w:left="720"/>
        <w:rPr>
          <w:rFonts w:eastAsia="Times New Roman"/>
          <w:b/>
        </w:rPr>
      </w:pPr>
    </w:p>
    <w:p w14:paraId="2EAC28FA" w14:textId="77777777" w:rsidR="00667E63" w:rsidRPr="00F810C7" w:rsidRDefault="00667E63" w:rsidP="00667E63">
      <w:pPr>
        <w:pStyle w:val="NoSpacing"/>
        <w:ind w:left="720"/>
        <w:rPr>
          <w:rFonts w:eastAsia="Times New Roman"/>
        </w:rPr>
      </w:pPr>
      <w:r w:rsidRPr="00F810C7">
        <w:rPr>
          <w:rFonts w:eastAsia="Times New Roman"/>
          <w:b/>
        </w:rPr>
        <w:t>Reynolds, L.</w:t>
      </w:r>
      <w:r w:rsidRPr="00F810C7">
        <w:rPr>
          <w:rFonts w:eastAsia="Times New Roman"/>
        </w:rPr>
        <w:t xml:space="preserve">, </w:t>
      </w:r>
      <w:r w:rsidRPr="00F810C7">
        <w:t xml:space="preserve">L. Pfeifer-Meister, T. Tomaszewski, B. Johnson, and S. </w:t>
      </w:r>
      <w:proofErr w:type="spellStart"/>
      <w:r w:rsidRPr="00F810C7">
        <w:t>Bridgham</w:t>
      </w:r>
      <w:proofErr w:type="spellEnd"/>
      <w:r w:rsidRPr="00F810C7">
        <w:t xml:space="preserve">. </w:t>
      </w:r>
      <w:r w:rsidRPr="005B1417">
        <w:rPr>
          <w:b/>
        </w:rPr>
        <w:t>Poster:</w:t>
      </w:r>
      <w:r w:rsidRPr="00F810C7">
        <w:t xml:space="preserve"> </w:t>
      </w:r>
      <w:r w:rsidRPr="00F810C7">
        <w:rPr>
          <w:bCs/>
        </w:rPr>
        <w:t>The response of soil respiration to simulated climate change along a latitudinal climate gradient in Pacific Northwest Prairies</w:t>
      </w:r>
      <w:r w:rsidRPr="00F810C7">
        <w:rPr>
          <w:rFonts w:eastAsia="Times New Roman"/>
        </w:rPr>
        <w:t xml:space="preserve">. </w:t>
      </w:r>
      <w:r w:rsidRPr="00F810C7">
        <w:t>2</w:t>
      </w:r>
      <w:r w:rsidRPr="00F810C7">
        <w:rPr>
          <w:vertAlign w:val="superscript"/>
        </w:rPr>
        <w:t>nd</w:t>
      </w:r>
      <w:r w:rsidRPr="00F810C7">
        <w:t xml:space="preserve"> Annual Pacific NW Climate Science Conference, University of Washington, Seattle, WA. September 13-14, 2011.</w:t>
      </w:r>
    </w:p>
    <w:p w14:paraId="1DACD3B7" w14:textId="77777777" w:rsidR="00667E63" w:rsidRPr="00F810C7" w:rsidRDefault="00667E63" w:rsidP="00667E63">
      <w:pPr>
        <w:pStyle w:val="NoSpacing"/>
        <w:ind w:left="720"/>
      </w:pPr>
    </w:p>
    <w:p w14:paraId="0A42E59B" w14:textId="77777777" w:rsidR="00667E63" w:rsidRPr="00F810C7" w:rsidRDefault="00667E63" w:rsidP="00667E63">
      <w:pPr>
        <w:pStyle w:val="NoSpacing"/>
        <w:ind w:left="720"/>
      </w:pPr>
      <w:r w:rsidRPr="00F810C7">
        <w:rPr>
          <w:rFonts w:eastAsia="Times New Roman"/>
          <w:b/>
        </w:rPr>
        <w:lastRenderedPageBreak/>
        <w:t>Reynolds, L.</w:t>
      </w:r>
      <w:r w:rsidRPr="00F810C7">
        <w:rPr>
          <w:rFonts w:eastAsia="Times New Roman"/>
        </w:rPr>
        <w:t xml:space="preserve">, </w:t>
      </w:r>
      <w:r w:rsidRPr="00F810C7">
        <w:t xml:space="preserve">L. Pfeifer-Meister, T. Tomaszewski, B. Johnson, and S. </w:t>
      </w:r>
      <w:proofErr w:type="spellStart"/>
      <w:r w:rsidRPr="00F810C7">
        <w:t>Bridgham</w:t>
      </w:r>
      <w:proofErr w:type="spellEnd"/>
      <w:r w:rsidRPr="00F810C7">
        <w:t xml:space="preserve">. </w:t>
      </w:r>
      <w:r w:rsidRPr="005B1417">
        <w:rPr>
          <w:b/>
          <w:bCs/>
        </w:rPr>
        <w:t>Poster:</w:t>
      </w:r>
      <w:r w:rsidRPr="00F810C7">
        <w:rPr>
          <w:bCs/>
        </w:rPr>
        <w:t xml:space="preserve"> Response of soil efflux to experimental warming and precipitation intensity depends upon latitudinal climate gradient in Pacific Northwest grasslands</w:t>
      </w:r>
      <w:r w:rsidRPr="00F810C7">
        <w:t>. Terrestrial Ecosystem Sciences PI Meeting. Washington D.C. April 22-26, 2012.</w:t>
      </w:r>
    </w:p>
    <w:p w14:paraId="436F21C8" w14:textId="77777777" w:rsidR="00667E63" w:rsidRPr="00F810C7" w:rsidRDefault="00667E63" w:rsidP="00667E63">
      <w:pPr>
        <w:pStyle w:val="NoSpacing"/>
        <w:ind w:left="720"/>
      </w:pPr>
    </w:p>
    <w:p w14:paraId="196FD185" w14:textId="77777777" w:rsidR="00667E63" w:rsidRPr="00F810C7" w:rsidRDefault="00667E63" w:rsidP="00667E63">
      <w:pPr>
        <w:pStyle w:val="NoSpacing"/>
        <w:tabs>
          <w:tab w:val="left" w:pos="720"/>
        </w:tabs>
        <w:ind w:left="720"/>
      </w:pPr>
      <w:r w:rsidRPr="00F810C7">
        <w:rPr>
          <w:rFonts w:eastAsia="Times New Roman"/>
          <w:b/>
        </w:rPr>
        <w:t>Reynolds, L.</w:t>
      </w:r>
      <w:r w:rsidRPr="00F810C7">
        <w:rPr>
          <w:rFonts w:eastAsia="Times New Roman"/>
        </w:rPr>
        <w:t xml:space="preserve">, </w:t>
      </w:r>
      <w:r w:rsidRPr="00F810C7">
        <w:t xml:space="preserve">L. Pfeifer-Meister, T. Tomaszewski, B. Johnson, and S. </w:t>
      </w:r>
      <w:proofErr w:type="spellStart"/>
      <w:r w:rsidRPr="00F810C7">
        <w:t>Bridgham</w:t>
      </w:r>
      <w:proofErr w:type="spellEnd"/>
      <w:r w:rsidRPr="00F810C7">
        <w:t xml:space="preserve">. </w:t>
      </w:r>
      <w:r w:rsidRPr="005B1417">
        <w:rPr>
          <w:b/>
        </w:rPr>
        <w:t>Presentation:</w:t>
      </w:r>
      <w:r w:rsidRPr="00F810C7">
        <w:t xml:space="preserve">  Response of soil respiration to experimental warming and precipitation intensity depends upon a latitudinal climate gradient in Pacific Northwest grasslands. University of Oregon Climate Symposium Eugene, Oregon.  July, 2012.</w:t>
      </w:r>
    </w:p>
    <w:p w14:paraId="71C5A950" w14:textId="77777777" w:rsidR="00667E63" w:rsidRPr="00F810C7" w:rsidRDefault="00667E63" w:rsidP="00667E63">
      <w:pPr>
        <w:pStyle w:val="NoSpacing"/>
        <w:ind w:left="720"/>
        <w:rPr>
          <w:b/>
        </w:rPr>
      </w:pPr>
    </w:p>
    <w:p w14:paraId="46FD65A3" w14:textId="77777777" w:rsidR="00667E63" w:rsidRPr="00F810C7" w:rsidRDefault="00667E63" w:rsidP="00667E63">
      <w:pPr>
        <w:pStyle w:val="NoSpacing"/>
        <w:ind w:left="720"/>
      </w:pPr>
      <w:r w:rsidRPr="00F810C7">
        <w:rPr>
          <w:rFonts w:eastAsia="Times New Roman"/>
          <w:b/>
        </w:rPr>
        <w:t>Reynolds, L.</w:t>
      </w:r>
      <w:r w:rsidRPr="00F810C7">
        <w:rPr>
          <w:rFonts w:eastAsia="Times New Roman"/>
        </w:rPr>
        <w:t xml:space="preserve">, </w:t>
      </w:r>
      <w:r w:rsidRPr="00F810C7">
        <w:t xml:space="preserve">L. Pfeifer-Meister, T. Tomaszewski, B. Johnson, and S. </w:t>
      </w:r>
      <w:proofErr w:type="spellStart"/>
      <w:r w:rsidRPr="00F810C7">
        <w:t>Bridgham</w:t>
      </w:r>
      <w:proofErr w:type="spellEnd"/>
      <w:r w:rsidRPr="00F810C7">
        <w:t xml:space="preserve">. </w:t>
      </w:r>
      <w:r w:rsidRPr="005B1417">
        <w:rPr>
          <w:b/>
        </w:rPr>
        <w:t>Presentation:</w:t>
      </w:r>
      <w:r w:rsidRPr="00F810C7">
        <w:t xml:space="preserve"> </w:t>
      </w:r>
      <w:r w:rsidRPr="00F810C7">
        <w:rPr>
          <w:bCs/>
        </w:rPr>
        <w:t>Response of soil efflux to warming depends upon latitudinal climate gradient in Pacific Northwest Grasslands.</w:t>
      </w:r>
      <w:r w:rsidRPr="00F810C7">
        <w:t xml:space="preserve"> </w:t>
      </w:r>
      <w:r w:rsidRPr="00F810C7">
        <w:rPr>
          <w:bCs/>
        </w:rPr>
        <w:t>Ecological Society of America Portland, Oregon</w:t>
      </w:r>
      <w:r w:rsidRPr="00F810C7">
        <w:t>.  August, 2012.</w:t>
      </w:r>
    </w:p>
    <w:p w14:paraId="0230F68F" w14:textId="77777777" w:rsidR="00667E63" w:rsidRPr="00F810C7" w:rsidRDefault="00667E63" w:rsidP="00667E63">
      <w:pPr>
        <w:pStyle w:val="NoSpacing"/>
        <w:ind w:left="720"/>
        <w:rPr>
          <w:b/>
        </w:rPr>
      </w:pPr>
    </w:p>
    <w:p w14:paraId="2B6F8559" w14:textId="77777777" w:rsidR="00667E63" w:rsidRPr="00F810C7" w:rsidRDefault="00667E63" w:rsidP="00667E63">
      <w:pPr>
        <w:pStyle w:val="NoSpacing"/>
        <w:ind w:left="720"/>
        <w:rPr>
          <w:b/>
        </w:rPr>
      </w:pPr>
      <w:r w:rsidRPr="00F810C7">
        <w:rPr>
          <w:rFonts w:eastAsia="Times New Roman"/>
          <w:b/>
        </w:rPr>
        <w:t>Reynolds, L.</w:t>
      </w:r>
      <w:r w:rsidRPr="00F810C7">
        <w:rPr>
          <w:rFonts w:eastAsia="Times New Roman"/>
        </w:rPr>
        <w:t xml:space="preserve">, </w:t>
      </w:r>
      <w:r w:rsidRPr="00F810C7">
        <w:t xml:space="preserve">K. Lajtha, R. Bowden, B. Johnson, and S. </w:t>
      </w:r>
      <w:proofErr w:type="spellStart"/>
      <w:r w:rsidRPr="00F810C7">
        <w:t>Bridgham</w:t>
      </w:r>
      <w:proofErr w:type="spellEnd"/>
      <w:r w:rsidRPr="00F810C7">
        <w:t xml:space="preserve">. </w:t>
      </w:r>
      <w:r w:rsidRPr="005B1417">
        <w:rPr>
          <w:b/>
          <w:bCs/>
        </w:rPr>
        <w:t>Poster:</w:t>
      </w:r>
      <w:r w:rsidRPr="00F810C7">
        <w:rPr>
          <w:bCs/>
        </w:rPr>
        <w:t xml:space="preserve"> </w:t>
      </w:r>
      <w:r w:rsidRPr="00F810C7">
        <w:t>The DIRT on Q</w:t>
      </w:r>
      <w:r w:rsidRPr="00F810C7">
        <w:rPr>
          <w:vertAlign w:val="subscript"/>
        </w:rPr>
        <w:t>10</w:t>
      </w:r>
      <w:r w:rsidRPr="00F810C7">
        <w:t>: Differential temperature response of soils depleted of labile inputs. LTER All Scientists Meeting Estes Park, Colorado.</w:t>
      </w:r>
      <w:r w:rsidRPr="00F810C7">
        <w:rPr>
          <w:b/>
        </w:rPr>
        <w:t xml:space="preserve"> </w:t>
      </w:r>
      <w:r w:rsidRPr="00F810C7">
        <w:t>September, 2012.</w:t>
      </w:r>
    </w:p>
    <w:p w14:paraId="705B600D" w14:textId="77777777" w:rsidR="00667E63" w:rsidRPr="00F810C7" w:rsidRDefault="00667E63" w:rsidP="00667E63">
      <w:pPr>
        <w:pStyle w:val="NoSpacing"/>
        <w:ind w:left="720"/>
        <w:rPr>
          <w:b/>
        </w:rPr>
      </w:pPr>
    </w:p>
    <w:p w14:paraId="7C80D6D1" w14:textId="77777777" w:rsidR="00667E63" w:rsidRPr="00F810C7" w:rsidRDefault="00667E63" w:rsidP="00667E63">
      <w:pPr>
        <w:pStyle w:val="NoSpacing"/>
        <w:ind w:left="720"/>
      </w:pPr>
      <w:r w:rsidRPr="00F810C7">
        <w:rPr>
          <w:rFonts w:eastAsia="Times New Roman"/>
          <w:b/>
        </w:rPr>
        <w:t>Reynolds, L.</w:t>
      </w:r>
      <w:r w:rsidRPr="00F810C7">
        <w:rPr>
          <w:rFonts w:eastAsia="Times New Roman"/>
        </w:rPr>
        <w:t xml:space="preserve">, </w:t>
      </w:r>
      <w:r w:rsidRPr="00F810C7">
        <w:t xml:space="preserve">K. Lajtha, R. Bowden, B. Johnson, and S. </w:t>
      </w:r>
      <w:proofErr w:type="spellStart"/>
      <w:r w:rsidRPr="00F810C7">
        <w:t>Bridgham</w:t>
      </w:r>
      <w:proofErr w:type="spellEnd"/>
      <w:r w:rsidRPr="00F810C7">
        <w:t xml:space="preserve">. </w:t>
      </w:r>
      <w:r w:rsidRPr="005B1417">
        <w:rPr>
          <w:b/>
          <w:bCs/>
        </w:rPr>
        <w:t>Poster:</w:t>
      </w:r>
      <w:r w:rsidRPr="00F810C7">
        <w:rPr>
          <w:bCs/>
        </w:rPr>
        <w:t xml:space="preserve"> </w:t>
      </w:r>
      <w:r w:rsidRPr="00F810C7">
        <w:t>The DIRT on Q</w:t>
      </w:r>
      <w:r w:rsidRPr="00F810C7">
        <w:rPr>
          <w:vertAlign w:val="subscript"/>
        </w:rPr>
        <w:t>10</w:t>
      </w:r>
      <w:r w:rsidRPr="00F810C7">
        <w:t xml:space="preserve">: Differential temperature response of soils depleted of labile inputs. SOM5:  </w:t>
      </w:r>
      <w:r w:rsidRPr="00F810C7">
        <w:rPr>
          <w:bCs/>
        </w:rPr>
        <w:t>5</w:t>
      </w:r>
      <w:r w:rsidRPr="00F810C7">
        <w:rPr>
          <w:bCs/>
          <w:vertAlign w:val="superscript"/>
        </w:rPr>
        <w:t>th</w:t>
      </w:r>
      <w:r w:rsidRPr="00F810C7">
        <w:rPr>
          <w:bCs/>
        </w:rPr>
        <w:t xml:space="preserve"> International Workshop on Soil and Sedimentary Organic Matter Stabilization and Destabilization. Monte </w:t>
      </w:r>
      <w:proofErr w:type="spellStart"/>
      <w:r w:rsidRPr="00F810C7">
        <w:rPr>
          <w:bCs/>
        </w:rPr>
        <w:t>Verita</w:t>
      </w:r>
      <w:proofErr w:type="spellEnd"/>
      <w:r w:rsidRPr="00F810C7">
        <w:rPr>
          <w:bCs/>
        </w:rPr>
        <w:t xml:space="preserve">, </w:t>
      </w:r>
      <w:proofErr w:type="spellStart"/>
      <w:r w:rsidRPr="00F810C7">
        <w:rPr>
          <w:bCs/>
        </w:rPr>
        <w:t>Ascona</w:t>
      </w:r>
      <w:proofErr w:type="spellEnd"/>
      <w:r w:rsidRPr="00F810C7">
        <w:rPr>
          <w:bCs/>
        </w:rPr>
        <w:t>, Lago Maggiore, Switzerland.</w:t>
      </w:r>
      <w:r w:rsidRPr="00F810C7">
        <w:t xml:space="preserve"> October, 2012.</w:t>
      </w:r>
    </w:p>
    <w:p w14:paraId="75BE191E" w14:textId="77777777" w:rsidR="00667E63" w:rsidRPr="00F810C7" w:rsidRDefault="00667E63" w:rsidP="00667E63">
      <w:pPr>
        <w:pStyle w:val="NoSpacing"/>
        <w:ind w:left="720"/>
      </w:pPr>
    </w:p>
    <w:p w14:paraId="18D68438" w14:textId="77777777" w:rsidR="00667E63" w:rsidRPr="00F810C7" w:rsidRDefault="00667E63" w:rsidP="00667E63">
      <w:pPr>
        <w:pStyle w:val="NoSpacing"/>
        <w:ind w:left="720"/>
      </w:pPr>
      <w:r w:rsidRPr="00F810C7">
        <w:rPr>
          <w:rFonts w:eastAsia="Times New Roman"/>
          <w:b/>
        </w:rPr>
        <w:t>Reynolds, L.</w:t>
      </w:r>
      <w:r w:rsidRPr="00F810C7">
        <w:rPr>
          <w:rFonts w:eastAsia="Times New Roman"/>
        </w:rPr>
        <w:t xml:space="preserve">, </w:t>
      </w:r>
      <w:r w:rsidRPr="00F810C7">
        <w:t xml:space="preserve">K. Lajtha, R. Bowden, B. Johnson, and S. </w:t>
      </w:r>
      <w:proofErr w:type="spellStart"/>
      <w:r w:rsidRPr="00F810C7">
        <w:t>Bridgham</w:t>
      </w:r>
      <w:proofErr w:type="spellEnd"/>
      <w:r w:rsidRPr="00F810C7">
        <w:t xml:space="preserve">. </w:t>
      </w:r>
      <w:r w:rsidRPr="005B1417">
        <w:rPr>
          <w:b/>
        </w:rPr>
        <w:t>Presentation:</w:t>
      </w:r>
      <w:r w:rsidRPr="00F810C7">
        <w:t xml:space="preserve">  The DIRT on Q</w:t>
      </w:r>
      <w:r w:rsidRPr="00F810C7">
        <w:rPr>
          <w:vertAlign w:val="subscript"/>
        </w:rPr>
        <w:t>10</w:t>
      </w:r>
      <w:r w:rsidRPr="00F810C7">
        <w:t xml:space="preserve">:  </w:t>
      </w:r>
      <w:r w:rsidRPr="00F810C7">
        <w:rPr>
          <w:i/>
        </w:rPr>
        <w:t>In-situ</w:t>
      </w:r>
      <w:r w:rsidRPr="00F810C7">
        <w:t xml:space="preserve"> depletion of labile substrates does not increase temperature sensitivity in a laboratory incubation.  AGU Fall Meeting San Francisco, CA. December, 2013. </w:t>
      </w:r>
    </w:p>
    <w:p w14:paraId="789B169B" w14:textId="77777777" w:rsidR="005D03A2" w:rsidRDefault="005D03A2"/>
    <w:p w14:paraId="70BF3656" w14:textId="4845BC79" w:rsidR="00667E63" w:rsidRDefault="00667E63" w:rsidP="00667E63">
      <w:pPr>
        <w:ind w:left="720"/>
      </w:pPr>
      <w:r w:rsidRPr="00E2320D">
        <w:rPr>
          <w:b/>
        </w:rPr>
        <w:t>Reynolds, L</w:t>
      </w:r>
      <w:r w:rsidRPr="00E2320D">
        <w:t xml:space="preserve">., M. </w:t>
      </w:r>
      <w:proofErr w:type="spellStart"/>
      <w:r w:rsidRPr="00E2320D">
        <w:t>Tfaily</w:t>
      </w:r>
      <w:proofErr w:type="spellEnd"/>
      <w:r w:rsidRPr="00E2320D">
        <w:t xml:space="preserve">, K. </w:t>
      </w:r>
      <w:proofErr w:type="spellStart"/>
      <w:r w:rsidRPr="00E2320D">
        <w:t>Roscioli</w:t>
      </w:r>
      <w:proofErr w:type="spellEnd"/>
      <w:r w:rsidRPr="00E2320D">
        <w:t xml:space="preserve">, K. Lajtha, R. D. Bowden, B. Johnson, and S. </w:t>
      </w:r>
      <w:proofErr w:type="spellStart"/>
      <w:r w:rsidRPr="00E2320D">
        <w:t>Bridgham</w:t>
      </w:r>
      <w:proofErr w:type="spellEnd"/>
      <w:r w:rsidRPr="00E2320D">
        <w:t xml:space="preserve">. </w:t>
      </w:r>
      <w:r w:rsidRPr="00C74093">
        <w:rPr>
          <w:b/>
        </w:rPr>
        <w:t>Presentation</w:t>
      </w:r>
      <w:r w:rsidRPr="00E2320D">
        <w:t>: Linking SOM content, chemistry, decomposition: Complex responses to input</w:t>
      </w:r>
      <w:r>
        <w:t xml:space="preserve"> manipulation and long-term incubation. AGU Fall Meeting, San Francisco, CA. December, 2014.  Presented by S. </w:t>
      </w:r>
      <w:proofErr w:type="spellStart"/>
      <w:r>
        <w:t>Bridgham</w:t>
      </w:r>
      <w:proofErr w:type="spellEnd"/>
      <w:r>
        <w:t>.</w:t>
      </w:r>
    </w:p>
    <w:p w14:paraId="316EC565" w14:textId="5220438B" w:rsidR="00C74093" w:rsidRPr="00C74093" w:rsidRDefault="00197BDA" w:rsidP="00C74093">
      <w:pPr>
        <w:pStyle w:val="NoSpacing"/>
        <w:ind w:left="720"/>
        <w:rPr>
          <w:rFonts w:cstheme="minorHAnsi"/>
        </w:rPr>
      </w:pPr>
      <w:r w:rsidRPr="00C74093">
        <w:rPr>
          <w:rFonts w:eastAsia="Times New Roman" w:cstheme="minorHAnsi"/>
          <w:b/>
          <w:bCs/>
        </w:rPr>
        <w:t>Reynolds</w:t>
      </w:r>
      <w:r w:rsidR="00C74093" w:rsidRPr="00C74093">
        <w:rPr>
          <w:rFonts w:eastAsia="Times New Roman" w:cstheme="minorHAnsi"/>
          <w:b/>
          <w:bCs/>
        </w:rPr>
        <w:t>, L</w:t>
      </w:r>
      <w:r w:rsidR="00C74093">
        <w:rPr>
          <w:rFonts w:eastAsia="Times New Roman" w:cstheme="minorHAnsi"/>
          <w:bCs/>
        </w:rPr>
        <w:t>.</w:t>
      </w:r>
      <w:r w:rsidRPr="00C74093">
        <w:rPr>
          <w:rFonts w:eastAsia="Times New Roman" w:cstheme="minorHAnsi"/>
        </w:rPr>
        <w:t>, L</w:t>
      </w:r>
      <w:r w:rsidR="00C74093">
        <w:rPr>
          <w:rFonts w:eastAsia="Times New Roman" w:cstheme="minorHAnsi"/>
        </w:rPr>
        <w:t>.</w:t>
      </w:r>
      <w:r w:rsidRPr="00C74093">
        <w:rPr>
          <w:rFonts w:eastAsia="Times New Roman" w:cstheme="minorHAnsi"/>
        </w:rPr>
        <w:t xml:space="preserve"> Pfeifer-Meister, B</w:t>
      </w:r>
      <w:r w:rsidR="00C74093">
        <w:rPr>
          <w:rFonts w:eastAsia="Times New Roman" w:cstheme="minorHAnsi"/>
        </w:rPr>
        <w:t>.</w:t>
      </w:r>
      <w:r w:rsidRPr="00C74093">
        <w:rPr>
          <w:rFonts w:eastAsia="Times New Roman" w:cstheme="minorHAnsi"/>
        </w:rPr>
        <w:t xml:space="preserve"> R. Johnso</w:t>
      </w:r>
      <w:r w:rsidR="00C74093" w:rsidRPr="00C74093">
        <w:rPr>
          <w:rFonts w:eastAsia="Times New Roman" w:cstheme="minorHAnsi"/>
        </w:rPr>
        <w:t>n,</w:t>
      </w:r>
      <w:r w:rsidRPr="00C74093">
        <w:rPr>
          <w:rFonts w:eastAsia="Times New Roman" w:cstheme="minorHAnsi"/>
        </w:rPr>
        <w:t> and S</w:t>
      </w:r>
      <w:r w:rsidR="00C74093">
        <w:rPr>
          <w:rFonts w:eastAsia="Times New Roman" w:cstheme="minorHAnsi"/>
        </w:rPr>
        <w:t>.</w:t>
      </w:r>
      <w:r w:rsidRPr="00C74093">
        <w:rPr>
          <w:rFonts w:eastAsia="Times New Roman" w:cstheme="minorHAnsi"/>
        </w:rPr>
        <w:t xml:space="preserve"> D. </w:t>
      </w:r>
      <w:proofErr w:type="spellStart"/>
      <w:r w:rsidRPr="00C74093">
        <w:rPr>
          <w:rFonts w:eastAsia="Times New Roman" w:cstheme="minorHAnsi"/>
        </w:rPr>
        <w:t>Bridgham</w:t>
      </w:r>
      <w:proofErr w:type="spellEnd"/>
      <w:r w:rsidRPr="00C74093">
        <w:rPr>
          <w:rFonts w:eastAsia="Times New Roman" w:cstheme="minorHAnsi"/>
          <w:vertAlign w:val="superscript"/>
        </w:rPr>
        <w:t xml:space="preserve">. </w:t>
      </w:r>
      <w:r w:rsidRPr="00C74093">
        <w:rPr>
          <w:rFonts w:eastAsia="Times New Roman" w:cstheme="minorHAnsi"/>
          <w:b/>
        </w:rPr>
        <w:t>Presentation</w:t>
      </w:r>
      <w:r w:rsidR="00C74093">
        <w:rPr>
          <w:rFonts w:eastAsia="Times New Roman" w:cstheme="minorHAnsi"/>
        </w:rPr>
        <w:t xml:space="preserve">: </w:t>
      </w:r>
      <w:r w:rsidR="00C74093" w:rsidRPr="00C74093">
        <w:rPr>
          <w:rFonts w:eastAsia="Times New Roman" w:cstheme="minorHAnsi"/>
          <w:bCs/>
          <w:iCs/>
        </w:rPr>
        <w:t xml:space="preserve">Ecosystem responses to experimental warming and wetting across a Mediterranean climate gradient in the Pacific Northwest prairies. </w:t>
      </w:r>
      <w:r w:rsidR="00C74093" w:rsidRPr="00C74093">
        <w:rPr>
          <w:rFonts w:cstheme="minorHAnsi"/>
          <w:bCs/>
        </w:rPr>
        <w:t>Ecological Society of America Portland, Oregon</w:t>
      </w:r>
      <w:r w:rsidR="00C74093" w:rsidRPr="00C74093">
        <w:rPr>
          <w:rFonts w:cstheme="minorHAnsi"/>
        </w:rPr>
        <w:t>.  August, 2017.</w:t>
      </w:r>
    </w:p>
    <w:p w14:paraId="22F34C02" w14:textId="59F3B2AF" w:rsidR="00667E63" w:rsidRPr="00C74093" w:rsidRDefault="00667E63" w:rsidP="00667E63">
      <w:pPr>
        <w:pStyle w:val="NoSpacing"/>
        <w:rPr>
          <w:b/>
        </w:rPr>
      </w:pPr>
    </w:p>
    <w:p w14:paraId="6AB7AB1C" w14:textId="77777777" w:rsidR="00667E63" w:rsidRPr="00667E63" w:rsidRDefault="00667E63" w:rsidP="00667E63">
      <w:pPr>
        <w:pStyle w:val="NoSpacing"/>
        <w:rPr>
          <w:b/>
        </w:rPr>
      </w:pPr>
      <w:r w:rsidRPr="00667E63">
        <w:rPr>
          <w:b/>
        </w:rPr>
        <w:t>Awards</w:t>
      </w:r>
    </w:p>
    <w:p w14:paraId="232C4ED4" w14:textId="77777777" w:rsidR="00667E63" w:rsidRPr="00667E63" w:rsidRDefault="00667E63" w:rsidP="00667E63">
      <w:pPr>
        <w:pStyle w:val="NoSpacing"/>
      </w:pPr>
      <w:proofErr w:type="gramStart"/>
      <w:r>
        <w:t>2014  Hill</w:t>
      </w:r>
      <w:proofErr w:type="gramEnd"/>
      <w:r>
        <w:t xml:space="preserve"> Fund Award for Outstanding First Year Biology Instruction</w:t>
      </w:r>
    </w:p>
    <w:sectPr w:rsidR="00667E63" w:rsidRPr="00667E63" w:rsidSect="00C4578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67E63"/>
    <w:rsid w:val="000067C8"/>
    <w:rsid w:val="00016355"/>
    <w:rsid w:val="00165465"/>
    <w:rsid w:val="00197BDA"/>
    <w:rsid w:val="001A0A21"/>
    <w:rsid w:val="001C21B9"/>
    <w:rsid w:val="005D03A2"/>
    <w:rsid w:val="00667E63"/>
    <w:rsid w:val="0074278E"/>
    <w:rsid w:val="008F4F4B"/>
    <w:rsid w:val="009A5DE8"/>
    <w:rsid w:val="009E64A4"/>
    <w:rsid w:val="00A909E2"/>
    <w:rsid w:val="00AD6260"/>
    <w:rsid w:val="00BD45D8"/>
    <w:rsid w:val="00C4578B"/>
    <w:rsid w:val="00C626E4"/>
    <w:rsid w:val="00C74093"/>
    <w:rsid w:val="00E17F37"/>
    <w:rsid w:val="00E30BEE"/>
    <w:rsid w:val="00EF61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FA40F8"/>
  <w15:docId w15:val="{E0D79CFD-47E6-4C47-99C3-C32BEFC3C9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67E6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667E63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667E63"/>
  </w:style>
  <w:style w:type="character" w:customStyle="1" w:styleId="apple-converted-space">
    <w:name w:val="apple-converted-space"/>
    <w:basedOn w:val="DefaultParagraphFont"/>
    <w:rsid w:val="00667E6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97B723-AAA7-4C4F-84B4-95FBD7F43A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507</Words>
  <Characters>8594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ien Reynolds</dc:creator>
  <cp:keywords/>
  <dc:description/>
  <cp:lastModifiedBy>Reynolds, Lorien</cp:lastModifiedBy>
  <cp:revision>3</cp:revision>
  <dcterms:created xsi:type="dcterms:W3CDTF">2019-04-02T19:50:00Z</dcterms:created>
  <dcterms:modified xsi:type="dcterms:W3CDTF">2019-04-02T1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biogeosciences</vt:lpwstr>
  </property>
  <property fmtid="{D5CDD505-2E9C-101B-9397-08002B2CF9AE}" pid="11" name="Mendeley Recent Style Name 4_1">
    <vt:lpwstr>Biogeosciences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bcbde90-4153-3cb5-b303-5fe9973336be</vt:lpwstr>
  </property>
  <property fmtid="{D5CDD505-2E9C-101B-9397-08002B2CF9AE}" pid="24" name="Mendeley Citation Style_1">
    <vt:lpwstr>http://www.zotero.org/styles/biogeosciences</vt:lpwstr>
  </property>
</Properties>
</file>